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94CEDC" w14:textId="77777777" w:rsidR="005C0A33" w:rsidRDefault="005C0A33"/>
    <w:p w14:paraId="6878A008" w14:textId="77777777" w:rsidR="00847ABF" w:rsidRDefault="00847ABF"/>
    <w:p w14:paraId="7B3D3D68" w14:textId="77777777" w:rsidR="00847ABF" w:rsidRPr="00847ABF" w:rsidRDefault="00847ABF">
      <w:pPr>
        <w:rPr>
          <w:rFonts w:ascii="Calibri" w:hAnsi="Calibri" w:cs="Calibri"/>
        </w:rPr>
      </w:pPr>
    </w:p>
    <w:p w14:paraId="2EC51BD0" w14:textId="77777777" w:rsidR="00847ABF" w:rsidRPr="00847ABF" w:rsidRDefault="00847ABF">
      <w:pPr>
        <w:rPr>
          <w:rFonts w:ascii="Calibri" w:hAnsi="Calibri" w:cs="Calibri"/>
        </w:rPr>
      </w:pPr>
    </w:p>
    <w:p w14:paraId="633EDF78" w14:textId="77777777" w:rsidR="00847ABF" w:rsidRPr="00847ABF" w:rsidRDefault="00847ABF">
      <w:pPr>
        <w:rPr>
          <w:rFonts w:ascii="Calibri" w:hAnsi="Calibri" w:cs="Calibri"/>
        </w:rPr>
      </w:pPr>
    </w:p>
    <w:p w14:paraId="461EF03F" w14:textId="77777777" w:rsidR="00847ABF" w:rsidRPr="00847ABF" w:rsidRDefault="00847ABF">
      <w:pPr>
        <w:rPr>
          <w:rFonts w:ascii="Calibri" w:hAnsi="Calibri" w:cs="Calibri"/>
        </w:rPr>
      </w:pPr>
    </w:p>
    <w:p w14:paraId="38C8EB72" w14:textId="77777777" w:rsidR="00847ABF" w:rsidRPr="00847ABF" w:rsidRDefault="00847ABF">
      <w:pPr>
        <w:rPr>
          <w:rFonts w:ascii="Calibri" w:hAnsi="Calibri" w:cs="Calibri"/>
        </w:rPr>
      </w:pPr>
    </w:p>
    <w:p w14:paraId="27F7968B" w14:textId="77777777" w:rsidR="00847ABF" w:rsidRDefault="00847ABF" w:rsidP="00847ABF">
      <w:pPr>
        <w:jc w:val="center"/>
        <w:rPr>
          <w:rFonts w:ascii="Calibri" w:hAnsi="Calibri" w:cs="Calibri"/>
        </w:rPr>
      </w:pPr>
    </w:p>
    <w:p w14:paraId="77091AA9" w14:textId="77777777" w:rsidR="00847ABF" w:rsidRDefault="00847ABF" w:rsidP="00847ABF">
      <w:pPr>
        <w:jc w:val="center"/>
        <w:rPr>
          <w:rFonts w:ascii="Calibri" w:hAnsi="Calibri" w:cs="Calibri"/>
        </w:rPr>
      </w:pPr>
    </w:p>
    <w:p w14:paraId="3B4F20A0" w14:textId="77777777" w:rsidR="00847ABF" w:rsidRPr="00847ABF" w:rsidRDefault="00847ABF" w:rsidP="00847ABF">
      <w:pPr>
        <w:jc w:val="center"/>
        <w:rPr>
          <w:rFonts w:ascii="Calibri" w:hAnsi="Calibri" w:cs="Calibri"/>
        </w:rPr>
      </w:pPr>
    </w:p>
    <w:p w14:paraId="09D141FD" w14:textId="011A1648" w:rsidR="00847ABF" w:rsidRPr="00847ABF" w:rsidRDefault="00847ABF" w:rsidP="00847ABF">
      <w:pPr>
        <w:jc w:val="center"/>
        <w:rPr>
          <w:rFonts w:ascii="Calibri" w:hAnsi="Calibri" w:cs="Calibri"/>
        </w:rPr>
      </w:pPr>
      <w:r w:rsidRPr="00847ABF">
        <w:rPr>
          <w:rFonts w:ascii="Calibri" w:hAnsi="Calibri" w:cs="Calibri"/>
        </w:rPr>
        <w:t>Chapter 4: Future Directions</w:t>
      </w:r>
    </w:p>
    <w:p w14:paraId="7B112F35" w14:textId="77777777" w:rsidR="00847ABF" w:rsidRPr="00847ABF" w:rsidRDefault="00847ABF" w:rsidP="00847ABF">
      <w:pPr>
        <w:jc w:val="center"/>
        <w:rPr>
          <w:rFonts w:ascii="Calibri" w:hAnsi="Calibri" w:cs="Calibri"/>
        </w:rPr>
      </w:pPr>
    </w:p>
    <w:p w14:paraId="7E24603F" w14:textId="1C887F52" w:rsidR="00847ABF" w:rsidRDefault="00847ABF" w:rsidP="00847ABF">
      <w:pPr>
        <w:rPr>
          <w:rFonts w:ascii="Calibri" w:hAnsi="Calibri" w:cs="Calibri"/>
        </w:rPr>
      </w:pPr>
      <w:r>
        <w:rPr>
          <w:rFonts w:ascii="Calibri" w:hAnsi="Calibri" w:cs="Calibri"/>
        </w:rPr>
        <w:br w:type="page"/>
      </w:r>
      <w:r w:rsidRPr="00847ABF">
        <w:rPr>
          <w:rFonts w:ascii="Calibri" w:hAnsi="Calibri" w:cs="Calibri"/>
        </w:rPr>
        <w:lastRenderedPageBreak/>
        <w:t>Table of Contents</w:t>
      </w:r>
    </w:p>
    <w:p w14:paraId="311F136C" w14:textId="42E63C41" w:rsidR="009B3DC2" w:rsidRDefault="0097724A">
      <w:pPr>
        <w:pStyle w:val="TOC1"/>
        <w:tabs>
          <w:tab w:val="right" w:leader="dot" w:pos="9350"/>
        </w:tabs>
        <w:rPr>
          <w:rFonts w:cstheme="minorBidi"/>
          <w:noProof/>
          <w:kern w:val="2"/>
          <w:sz w:val="24"/>
          <w:szCs w:val="24"/>
          <w14:ligatures w14:val="standardContextual"/>
        </w:rPr>
      </w:pPr>
      <w:r>
        <w:rPr>
          <w:rFonts w:ascii="Calibri" w:hAnsi="Calibri" w:cs="Calibri"/>
        </w:rPr>
        <w:fldChar w:fldCharType="begin"/>
      </w:r>
      <w:r>
        <w:rPr>
          <w:rFonts w:ascii="Calibri" w:hAnsi="Calibri" w:cs="Calibri"/>
        </w:rPr>
        <w:instrText xml:space="preserve"> TOC \h \z \t "Thesis TOC,1,Thesis TOC 2,2" </w:instrText>
      </w:r>
      <w:r>
        <w:rPr>
          <w:rFonts w:ascii="Calibri" w:hAnsi="Calibri" w:cs="Calibri"/>
        </w:rPr>
        <w:fldChar w:fldCharType="separate"/>
      </w:r>
      <w:hyperlink w:anchor="_Toc173449330" w:history="1">
        <w:r w:rsidR="009B3DC2" w:rsidRPr="00DA47A1">
          <w:rPr>
            <w:rStyle w:val="Hyperlink"/>
            <w:noProof/>
          </w:rPr>
          <w:t>4.1 Summary of Dissertation</w:t>
        </w:r>
        <w:r w:rsidR="009B3DC2">
          <w:rPr>
            <w:noProof/>
            <w:webHidden/>
          </w:rPr>
          <w:tab/>
        </w:r>
        <w:r w:rsidR="009B3DC2">
          <w:rPr>
            <w:noProof/>
            <w:webHidden/>
          </w:rPr>
          <w:fldChar w:fldCharType="begin"/>
        </w:r>
        <w:r w:rsidR="009B3DC2">
          <w:rPr>
            <w:noProof/>
            <w:webHidden/>
          </w:rPr>
          <w:instrText xml:space="preserve"> PAGEREF _Toc173449330 \h </w:instrText>
        </w:r>
        <w:r w:rsidR="009B3DC2">
          <w:rPr>
            <w:noProof/>
            <w:webHidden/>
          </w:rPr>
        </w:r>
        <w:r w:rsidR="009B3DC2">
          <w:rPr>
            <w:noProof/>
            <w:webHidden/>
          </w:rPr>
          <w:fldChar w:fldCharType="separate"/>
        </w:r>
        <w:r w:rsidR="009B3DC2">
          <w:rPr>
            <w:noProof/>
            <w:webHidden/>
          </w:rPr>
          <w:t>2</w:t>
        </w:r>
        <w:r w:rsidR="009B3DC2">
          <w:rPr>
            <w:noProof/>
            <w:webHidden/>
          </w:rPr>
          <w:fldChar w:fldCharType="end"/>
        </w:r>
      </w:hyperlink>
    </w:p>
    <w:p w14:paraId="1038F506" w14:textId="31786667" w:rsidR="009B3DC2" w:rsidRDefault="009B3DC2">
      <w:pPr>
        <w:pStyle w:val="TOC1"/>
        <w:tabs>
          <w:tab w:val="right" w:leader="dot" w:pos="9350"/>
        </w:tabs>
        <w:rPr>
          <w:rFonts w:cstheme="minorBidi"/>
          <w:noProof/>
          <w:kern w:val="2"/>
          <w:sz w:val="24"/>
          <w:szCs w:val="24"/>
          <w14:ligatures w14:val="standardContextual"/>
        </w:rPr>
      </w:pPr>
      <w:hyperlink w:anchor="_Toc173449331" w:history="1">
        <w:r w:rsidRPr="00DA47A1">
          <w:rPr>
            <w:rStyle w:val="Hyperlink"/>
            <w:noProof/>
          </w:rPr>
          <w:t>4.2 Studying the impact of sidechain packing with other forces</w:t>
        </w:r>
        <w:r>
          <w:rPr>
            <w:noProof/>
            <w:webHidden/>
          </w:rPr>
          <w:tab/>
        </w:r>
        <w:r>
          <w:rPr>
            <w:noProof/>
            <w:webHidden/>
          </w:rPr>
          <w:fldChar w:fldCharType="begin"/>
        </w:r>
        <w:r>
          <w:rPr>
            <w:noProof/>
            <w:webHidden/>
          </w:rPr>
          <w:instrText xml:space="preserve"> PAGEREF _Toc173449331 \h </w:instrText>
        </w:r>
        <w:r>
          <w:rPr>
            <w:noProof/>
            <w:webHidden/>
          </w:rPr>
        </w:r>
        <w:r>
          <w:rPr>
            <w:noProof/>
            <w:webHidden/>
          </w:rPr>
          <w:fldChar w:fldCharType="separate"/>
        </w:r>
        <w:r>
          <w:rPr>
            <w:noProof/>
            <w:webHidden/>
          </w:rPr>
          <w:t>4</w:t>
        </w:r>
        <w:r>
          <w:rPr>
            <w:noProof/>
            <w:webHidden/>
          </w:rPr>
          <w:fldChar w:fldCharType="end"/>
        </w:r>
      </w:hyperlink>
    </w:p>
    <w:p w14:paraId="741C9209" w14:textId="697111E7" w:rsidR="009B3DC2" w:rsidRDefault="009B3DC2">
      <w:pPr>
        <w:pStyle w:val="TOC1"/>
        <w:tabs>
          <w:tab w:val="right" w:leader="dot" w:pos="9350"/>
        </w:tabs>
        <w:rPr>
          <w:rFonts w:cstheme="minorBidi"/>
          <w:noProof/>
          <w:kern w:val="2"/>
          <w:sz w:val="24"/>
          <w:szCs w:val="24"/>
          <w14:ligatures w14:val="standardContextual"/>
        </w:rPr>
      </w:pPr>
      <w:hyperlink w:anchor="_Toc173449332" w:history="1">
        <w:r w:rsidRPr="00DA47A1">
          <w:rPr>
            <w:rStyle w:val="Hyperlink"/>
            <w:noProof/>
          </w:rPr>
          <w:t>4.3 Improving the protein design algorithm</w:t>
        </w:r>
        <w:r>
          <w:rPr>
            <w:noProof/>
            <w:webHidden/>
          </w:rPr>
          <w:tab/>
        </w:r>
        <w:r>
          <w:rPr>
            <w:noProof/>
            <w:webHidden/>
          </w:rPr>
          <w:fldChar w:fldCharType="begin"/>
        </w:r>
        <w:r>
          <w:rPr>
            <w:noProof/>
            <w:webHidden/>
          </w:rPr>
          <w:instrText xml:space="preserve"> PAGEREF _Toc173449332 \h </w:instrText>
        </w:r>
        <w:r>
          <w:rPr>
            <w:noProof/>
            <w:webHidden/>
          </w:rPr>
        </w:r>
        <w:r>
          <w:rPr>
            <w:noProof/>
            <w:webHidden/>
          </w:rPr>
          <w:fldChar w:fldCharType="separate"/>
        </w:r>
        <w:r>
          <w:rPr>
            <w:noProof/>
            <w:webHidden/>
          </w:rPr>
          <w:t>7</w:t>
        </w:r>
        <w:r>
          <w:rPr>
            <w:noProof/>
            <w:webHidden/>
          </w:rPr>
          <w:fldChar w:fldCharType="end"/>
        </w:r>
      </w:hyperlink>
    </w:p>
    <w:p w14:paraId="071B5F94" w14:textId="660D3122" w:rsidR="009B3DC2" w:rsidRDefault="009B3DC2">
      <w:pPr>
        <w:pStyle w:val="TOC2"/>
        <w:tabs>
          <w:tab w:val="right" w:leader="dot" w:pos="9350"/>
        </w:tabs>
        <w:rPr>
          <w:rFonts w:cstheme="minorBidi"/>
          <w:noProof/>
          <w:kern w:val="2"/>
          <w:sz w:val="24"/>
          <w:szCs w:val="24"/>
          <w14:ligatures w14:val="standardContextual"/>
        </w:rPr>
      </w:pPr>
      <w:hyperlink w:anchor="_Toc173449333" w:history="1">
        <w:r w:rsidRPr="00DA47A1">
          <w:rPr>
            <w:rStyle w:val="Hyperlink"/>
            <w:noProof/>
          </w:rPr>
          <w:t>4.3.1 Heterodimer design</w:t>
        </w:r>
        <w:r>
          <w:rPr>
            <w:noProof/>
            <w:webHidden/>
          </w:rPr>
          <w:tab/>
        </w:r>
        <w:r>
          <w:rPr>
            <w:noProof/>
            <w:webHidden/>
          </w:rPr>
          <w:fldChar w:fldCharType="begin"/>
        </w:r>
        <w:r>
          <w:rPr>
            <w:noProof/>
            <w:webHidden/>
          </w:rPr>
          <w:instrText xml:space="preserve"> PAGEREF _Toc173449333 \h </w:instrText>
        </w:r>
        <w:r>
          <w:rPr>
            <w:noProof/>
            <w:webHidden/>
          </w:rPr>
        </w:r>
        <w:r>
          <w:rPr>
            <w:noProof/>
            <w:webHidden/>
          </w:rPr>
          <w:fldChar w:fldCharType="separate"/>
        </w:r>
        <w:r>
          <w:rPr>
            <w:noProof/>
            <w:webHidden/>
          </w:rPr>
          <w:t>7</w:t>
        </w:r>
        <w:r>
          <w:rPr>
            <w:noProof/>
            <w:webHidden/>
          </w:rPr>
          <w:fldChar w:fldCharType="end"/>
        </w:r>
      </w:hyperlink>
    </w:p>
    <w:p w14:paraId="402E716E" w14:textId="7DFD69E3" w:rsidR="009B3DC2" w:rsidRDefault="009B3DC2">
      <w:pPr>
        <w:pStyle w:val="TOC2"/>
        <w:tabs>
          <w:tab w:val="right" w:leader="dot" w:pos="9350"/>
        </w:tabs>
        <w:rPr>
          <w:rFonts w:cstheme="minorBidi"/>
          <w:noProof/>
          <w:kern w:val="2"/>
          <w:sz w:val="24"/>
          <w:szCs w:val="24"/>
          <w14:ligatures w14:val="standardContextual"/>
        </w:rPr>
      </w:pPr>
      <w:hyperlink w:anchor="_Toc173449334" w:history="1">
        <w:r w:rsidRPr="00DA47A1">
          <w:rPr>
            <w:rStyle w:val="Hyperlink"/>
            <w:noProof/>
          </w:rPr>
          <w:t>4.3.2 Turning sequence entropy into a pairwise term</w:t>
        </w:r>
        <w:r>
          <w:rPr>
            <w:noProof/>
            <w:webHidden/>
          </w:rPr>
          <w:tab/>
        </w:r>
        <w:r>
          <w:rPr>
            <w:noProof/>
            <w:webHidden/>
          </w:rPr>
          <w:fldChar w:fldCharType="begin"/>
        </w:r>
        <w:r>
          <w:rPr>
            <w:noProof/>
            <w:webHidden/>
          </w:rPr>
          <w:instrText xml:space="preserve"> PAGEREF _Toc173449334 \h </w:instrText>
        </w:r>
        <w:r>
          <w:rPr>
            <w:noProof/>
            <w:webHidden/>
          </w:rPr>
        </w:r>
        <w:r>
          <w:rPr>
            <w:noProof/>
            <w:webHidden/>
          </w:rPr>
          <w:fldChar w:fldCharType="separate"/>
        </w:r>
        <w:r>
          <w:rPr>
            <w:noProof/>
            <w:webHidden/>
          </w:rPr>
          <w:t>10</w:t>
        </w:r>
        <w:r>
          <w:rPr>
            <w:noProof/>
            <w:webHidden/>
          </w:rPr>
          <w:fldChar w:fldCharType="end"/>
        </w:r>
      </w:hyperlink>
    </w:p>
    <w:p w14:paraId="50C2596F" w14:textId="577EAA8E" w:rsidR="009B3DC2" w:rsidRDefault="009B3DC2">
      <w:pPr>
        <w:pStyle w:val="TOC2"/>
        <w:tabs>
          <w:tab w:val="right" w:leader="dot" w:pos="9350"/>
        </w:tabs>
        <w:rPr>
          <w:rFonts w:cstheme="minorBidi"/>
          <w:noProof/>
          <w:kern w:val="2"/>
          <w:sz w:val="24"/>
          <w:szCs w:val="24"/>
          <w14:ligatures w14:val="standardContextual"/>
        </w:rPr>
      </w:pPr>
      <w:hyperlink w:anchor="_Toc173449335" w:history="1">
        <w:r w:rsidRPr="00DA47A1">
          <w:rPr>
            <w:rStyle w:val="Hyperlink"/>
            <w:noProof/>
          </w:rPr>
          <w:t>4.3.3 Training energy terms</w:t>
        </w:r>
        <w:r>
          <w:rPr>
            <w:noProof/>
            <w:webHidden/>
          </w:rPr>
          <w:tab/>
        </w:r>
        <w:r>
          <w:rPr>
            <w:noProof/>
            <w:webHidden/>
          </w:rPr>
          <w:fldChar w:fldCharType="begin"/>
        </w:r>
        <w:r>
          <w:rPr>
            <w:noProof/>
            <w:webHidden/>
          </w:rPr>
          <w:instrText xml:space="preserve"> PAGEREF _Toc173449335 \h </w:instrText>
        </w:r>
        <w:r>
          <w:rPr>
            <w:noProof/>
            <w:webHidden/>
          </w:rPr>
        </w:r>
        <w:r>
          <w:rPr>
            <w:noProof/>
            <w:webHidden/>
          </w:rPr>
          <w:fldChar w:fldCharType="separate"/>
        </w:r>
        <w:r>
          <w:rPr>
            <w:noProof/>
            <w:webHidden/>
          </w:rPr>
          <w:t>11</w:t>
        </w:r>
        <w:r>
          <w:rPr>
            <w:noProof/>
            <w:webHidden/>
          </w:rPr>
          <w:fldChar w:fldCharType="end"/>
        </w:r>
      </w:hyperlink>
    </w:p>
    <w:p w14:paraId="4AEDD44F" w14:textId="6ED80751" w:rsidR="009B3DC2" w:rsidRDefault="009B3DC2">
      <w:pPr>
        <w:pStyle w:val="TOC1"/>
        <w:tabs>
          <w:tab w:val="right" w:leader="dot" w:pos="9350"/>
        </w:tabs>
        <w:rPr>
          <w:rFonts w:cstheme="minorBidi"/>
          <w:noProof/>
          <w:kern w:val="2"/>
          <w:sz w:val="24"/>
          <w:szCs w:val="24"/>
          <w14:ligatures w14:val="standardContextual"/>
        </w:rPr>
      </w:pPr>
      <w:hyperlink w:anchor="_Toc173449336" w:history="1">
        <w:r w:rsidRPr="00DA47A1">
          <w:rPr>
            <w:rStyle w:val="Hyperlink"/>
            <w:noProof/>
          </w:rPr>
          <w:t>4.4 Detecting protein concentration in high-throughput</w:t>
        </w:r>
        <w:r>
          <w:rPr>
            <w:noProof/>
            <w:webHidden/>
          </w:rPr>
          <w:tab/>
        </w:r>
        <w:r>
          <w:rPr>
            <w:noProof/>
            <w:webHidden/>
          </w:rPr>
          <w:fldChar w:fldCharType="begin"/>
        </w:r>
        <w:r>
          <w:rPr>
            <w:noProof/>
            <w:webHidden/>
          </w:rPr>
          <w:instrText xml:space="preserve"> PAGEREF _Toc173449336 \h </w:instrText>
        </w:r>
        <w:r>
          <w:rPr>
            <w:noProof/>
            <w:webHidden/>
          </w:rPr>
        </w:r>
        <w:r>
          <w:rPr>
            <w:noProof/>
            <w:webHidden/>
          </w:rPr>
          <w:fldChar w:fldCharType="separate"/>
        </w:r>
        <w:r>
          <w:rPr>
            <w:noProof/>
            <w:webHidden/>
          </w:rPr>
          <w:t>12</w:t>
        </w:r>
        <w:r>
          <w:rPr>
            <w:noProof/>
            <w:webHidden/>
          </w:rPr>
          <w:fldChar w:fldCharType="end"/>
        </w:r>
      </w:hyperlink>
    </w:p>
    <w:p w14:paraId="20F6C480" w14:textId="03DEB578" w:rsidR="009B3DC2" w:rsidRDefault="009B3DC2">
      <w:pPr>
        <w:pStyle w:val="TOC1"/>
        <w:tabs>
          <w:tab w:val="right" w:leader="dot" w:pos="9350"/>
        </w:tabs>
        <w:rPr>
          <w:rFonts w:cstheme="minorBidi"/>
          <w:noProof/>
          <w:kern w:val="2"/>
          <w:sz w:val="24"/>
          <w:szCs w:val="24"/>
          <w14:ligatures w14:val="standardContextual"/>
        </w:rPr>
      </w:pPr>
      <w:hyperlink w:anchor="_Toc173449337" w:history="1">
        <w:r w:rsidRPr="00DA47A1">
          <w:rPr>
            <w:rStyle w:val="Hyperlink"/>
            <w:noProof/>
          </w:rPr>
          <w:t>4.5 Supplementary Details</w:t>
        </w:r>
        <w:r>
          <w:rPr>
            <w:noProof/>
            <w:webHidden/>
          </w:rPr>
          <w:tab/>
        </w:r>
        <w:r>
          <w:rPr>
            <w:noProof/>
            <w:webHidden/>
          </w:rPr>
          <w:fldChar w:fldCharType="begin"/>
        </w:r>
        <w:r>
          <w:rPr>
            <w:noProof/>
            <w:webHidden/>
          </w:rPr>
          <w:instrText xml:space="preserve"> PAGEREF _Toc173449337 \h </w:instrText>
        </w:r>
        <w:r>
          <w:rPr>
            <w:noProof/>
            <w:webHidden/>
          </w:rPr>
        </w:r>
        <w:r>
          <w:rPr>
            <w:noProof/>
            <w:webHidden/>
          </w:rPr>
          <w:fldChar w:fldCharType="separate"/>
        </w:r>
        <w:r>
          <w:rPr>
            <w:noProof/>
            <w:webHidden/>
          </w:rPr>
          <w:t>14</w:t>
        </w:r>
        <w:r>
          <w:rPr>
            <w:noProof/>
            <w:webHidden/>
          </w:rPr>
          <w:fldChar w:fldCharType="end"/>
        </w:r>
      </w:hyperlink>
    </w:p>
    <w:p w14:paraId="35DD2842" w14:textId="5B5F1C0B" w:rsidR="009B3DC2" w:rsidRDefault="009B3DC2">
      <w:pPr>
        <w:pStyle w:val="TOC1"/>
        <w:tabs>
          <w:tab w:val="right" w:leader="dot" w:pos="9350"/>
        </w:tabs>
        <w:rPr>
          <w:rFonts w:cstheme="minorBidi"/>
          <w:noProof/>
          <w:kern w:val="2"/>
          <w:sz w:val="24"/>
          <w:szCs w:val="24"/>
          <w14:ligatures w14:val="standardContextual"/>
        </w:rPr>
      </w:pPr>
      <w:hyperlink w:anchor="_Toc173449338" w:history="1">
        <w:r w:rsidRPr="00DA47A1">
          <w:rPr>
            <w:rStyle w:val="Hyperlink"/>
            <w:noProof/>
          </w:rPr>
          <w:t>4.6 References</w:t>
        </w:r>
        <w:r>
          <w:rPr>
            <w:noProof/>
            <w:webHidden/>
          </w:rPr>
          <w:tab/>
        </w:r>
        <w:r>
          <w:rPr>
            <w:noProof/>
            <w:webHidden/>
          </w:rPr>
          <w:fldChar w:fldCharType="begin"/>
        </w:r>
        <w:r>
          <w:rPr>
            <w:noProof/>
            <w:webHidden/>
          </w:rPr>
          <w:instrText xml:space="preserve"> PAGEREF _Toc173449338 \h </w:instrText>
        </w:r>
        <w:r>
          <w:rPr>
            <w:noProof/>
            <w:webHidden/>
          </w:rPr>
        </w:r>
        <w:r>
          <w:rPr>
            <w:noProof/>
            <w:webHidden/>
          </w:rPr>
          <w:fldChar w:fldCharType="separate"/>
        </w:r>
        <w:r>
          <w:rPr>
            <w:noProof/>
            <w:webHidden/>
          </w:rPr>
          <w:t>15</w:t>
        </w:r>
        <w:r>
          <w:rPr>
            <w:noProof/>
            <w:webHidden/>
          </w:rPr>
          <w:fldChar w:fldCharType="end"/>
        </w:r>
      </w:hyperlink>
    </w:p>
    <w:p w14:paraId="17EF53A2" w14:textId="005E49F1" w:rsidR="00847ABF" w:rsidRDefault="0097724A" w:rsidP="00847ABF">
      <w:pPr>
        <w:rPr>
          <w:rFonts w:ascii="Calibri" w:hAnsi="Calibri" w:cs="Calibri"/>
        </w:rPr>
      </w:pPr>
      <w:r>
        <w:rPr>
          <w:rFonts w:ascii="Calibri" w:eastAsiaTheme="minorEastAsia" w:hAnsi="Calibri" w:cs="Calibri"/>
          <w:kern w:val="0"/>
          <w14:ligatures w14:val="none"/>
        </w:rPr>
        <w:fldChar w:fldCharType="end"/>
      </w:r>
    </w:p>
    <w:p w14:paraId="6117B40B" w14:textId="77777777" w:rsidR="00847ABF" w:rsidRDefault="00847ABF" w:rsidP="00847ABF">
      <w:pPr>
        <w:rPr>
          <w:rFonts w:ascii="Calibri" w:hAnsi="Calibri" w:cs="Calibri"/>
        </w:rPr>
      </w:pPr>
    </w:p>
    <w:p w14:paraId="1EC28F4B" w14:textId="77777777" w:rsidR="00847ABF" w:rsidRDefault="00847ABF" w:rsidP="00847ABF">
      <w:pPr>
        <w:rPr>
          <w:rFonts w:ascii="Calibri" w:hAnsi="Calibri" w:cs="Calibri"/>
        </w:rPr>
      </w:pPr>
    </w:p>
    <w:p w14:paraId="596402B9" w14:textId="2FB27DBC" w:rsidR="00041FDB" w:rsidRDefault="00847ABF" w:rsidP="00041FDB">
      <w:pPr>
        <w:rPr>
          <w:rFonts w:ascii="Calibri" w:hAnsi="Calibri" w:cs="Calibri"/>
        </w:rPr>
      </w:pPr>
      <w:r>
        <w:rPr>
          <w:rFonts w:ascii="Calibri" w:hAnsi="Calibri" w:cs="Calibri"/>
        </w:rPr>
        <w:br w:type="page"/>
      </w:r>
    </w:p>
    <w:p w14:paraId="634D34E6" w14:textId="67A2926D" w:rsidR="00DB2172" w:rsidRDefault="00DB2172" w:rsidP="00DB2172">
      <w:pPr>
        <w:pStyle w:val="ThesisTOC"/>
      </w:pPr>
      <w:bookmarkStart w:id="0" w:name="_Toc173449330"/>
      <w:r>
        <w:lastRenderedPageBreak/>
        <w:t>4.1 Summary of Dissertation</w:t>
      </w:r>
      <w:bookmarkEnd w:id="0"/>
    </w:p>
    <w:p w14:paraId="633234CD" w14:textId="05BC5A52" w:rsidR="00DB2172" w:rsidRDefault="00DB2172" w:rsidP="00BE3E49">
      <w:pPr>
        <w:spacing w:line="480" w:lineRule="auto"/>
        <w:ind w:firstLine="360"/>
        <w:jc w:val="both"/>
        <w:rPr>
          <w:rFonts w:ascii="Calibri" w:hAnsi="Calibri" w:cs="Calibri"/>
        </w:rPr>
      </w:pPr>
      <w:r>
        <w:rPr>
          <w:rFonts w:ascii="Calibri" w:hAnsi="Calibri" w:cs="Calibri"/>
        </w:rPr>
        <w:t>In the previous chapters, I de</w:t>
      </w:r>
      <w:r w:rsidR="004D5B87">
        <w:rPr>
          <w:rFonts w:ascii="Calibri" w:hAnsi="Calibri" w:cs="Calibri"/>
        </w:rPr>
        <w:t xml:space="preserve">tailed the research </w:t>
      </w:r>
      <w:r w:rsidR="00BE3E49">
        <w:rPr>
          <w:rFonts w:ascii="Calibri" w:hAnsi="Calibri" w:cs="Calibri"/>
        </w:rPr>
        <w:t>in</w:t>
      </w:r>
      <w:r w:rsidR="004D5B87">
        <w:rPr>
          <w:rFonts w:ascii="Calibri" w:hAnsi="Calibri" w:cs="Calibri"/>
        </w:rPr>
        <w:t xml:space="preserve"> the Senes lab</w:t>
      </w:r>
      <w:r w:rsidR="00BE3E49">
        <w:rPr>
          <w:rFonts w:ascii="Calibri" w:hAnsi="Calibri" w:cs="Calibri"/>
        </w:rPr>
        <w:t xml:space="preserve"> that</w:t>
      </w:r>
      <w:r w:rsidR="004D5B87">
        <w:rPr>
          <w:rFonts w:ascii="Calibri" w:hAnsi="Calibri" w:cs="Calibri"/>
        </w:rPr>
        <w:t xml:space="preserve"> has focused on understanding driving forces in </w:t>
      </w:r>
      <w:r w:rsidR="000F6415">
        <w:rPr>
          <w:rFonts w:ascii="Calibri" w:hAnsi="Calibri" w:cs="Calibri"/>
        </w:rPr>
        <w:t>MP</w:t>
      </w:r>
      <w:r w:rsidR="004D5B87">
        <w:rPr>
          <w:rFonts w:ascii="Calibri" w:hAnsi="Calibri" w:cs="Calibri"/>
        </w:rPr>
        <w:t xml:space="preserve"> folding. My research focused on improving our understanding of the impact that </w:t>
      </w:r>
      <w:r w:rsidR="00796051">
        <w:rPr>
          <w:rFonts w:ascii="Calibri" w:hAnsi="Calibri" w:cs="Calibri"/>
        </w:rPr>
        <w:t>van der Waals</w:t>
      </w:r>
      <w:r w:rsidR="004D5B87">
        <w:rPr>
          <w:rFonts w:ascii="Calibri" w:hAnsi="Calibri" w:cs="Calibri"/>
        </w:rPr>
        <w:t xml:space="preserve"> packing has on facilitating </w:t>
      </w:r>
      <w:r w:rsidR="000F6415">
        <w:rPr>
          <w:rFonts w:ascii="Calibri" w:hAnsi="Calibri" w:cs="Calibri"/>
        </w:rPr>
        <w:t>MP</w:t>
      </w:r>
      <w:r w:rsidR="004D5B87">
        <w:rPr>
          <w:rFonts w:ascii="Calibri" w:hAnsi="Calibri" w:cs="Calibri"/>
        </w:rPr>
        <w:t xml:space="preserve"> folding and association. </w:t>
      </w:r>
      <w:r w:rsidR="00BE3E49">
        <w:rPr>
          <w:rFonts w:ascii="Calibri" w:hAnsi="Calibri" w:cs="Calibri"/>
        </w:rPr>
        <w:t>W</w:t>
      </w:r>
      <w:r w:rsidR="00796051">
        <w:rPr>
          <w:rFonts w:ascii="Calibri" w:hAnsi="Calibri" w:cs="Calibri"/>
        </w:rPr>
        <w:t>e studied a subset of van der Waals packing known as sidechain packing</w:t>
      </w:r>
      <w:r w:rsidR="00BE3E49">
        <w:rPr>
          <w:rFonts w:ascii="Calibri" w:hAnsi="Calibri" w:cs="Calibri"/>
        </w:rPr>
        <w:t xml:space="preserve"> and </w:t>
      </w:r>
      <w:r w:rsidR="00796051">
        <w:rPr>
          <w:rFonts w:ascii="Calibri" w:hAnsi="Calibri" w:cs="Calibri"/>
        </w:rPr>
        <w:t xml:space="preserve">found that sidechain packing is a weak driving force when it is the sole force involved in </w:t>
      </w:r>
      <w:r w:rsidR="00562350">
        <w:rPr>
          <w:rFonts w:ascii="Calibri" w:hAnsi="Calibri" w:cs="Calibri"/>
        </w:rPr>
        <w:t xml:space="preserve">the </w:t>
      </w:r>
      <w:r w:rsidR="00796051">
        <w:rPr>
          <w:rFonts w:ascii="Calibri" w:hAnsi="Calibri" w:cs="Calibri"/>
        </w:rPr>
        <w:t>association of small TMH systems.</w:t>
      </w:r>
      <w:r w:rsidR="00562350">
        <w:rPr>
          <w:rFonts w:ascii="Calibri" w:hAnsi="Calibri" w:cs="Calibri"/>
        </w:rPr>
        <w:t xml:space="preserve"> </w:t>
      </w:r>
    </w:p>
    <w:p w14:paraId="17D5C251" w14:textId="18459BAC" w:rsidR="00562350" w:rsidRDefault="0031351F" w:rsidP="00BE3E49">
      <w:pPr>
        <w:spacing w:line="480" w:lineRule="auto"/>
        <w:ind w:firstLine="360"/>
        <w:jc w:val="both"/>
        <w:rPr>
          <w:rFonts w:ascii="Calibri" w:hAnsi="Calibri" w:cs="Calibri"/>
        </w:rPr>
      </w:pPr>
      <w:r>
        <w:rPr>
          <w:rFonts w:ascii="Calibri" w:hAnsi="Calibri" w:cs="Calibri"/>
        </w:rPr>
        <w:t xml:space="preserve">In my </w:t>
      </w:r>
      <w:r w:rsidR="00BE3E49">
        <w:rPr>
          <w:rFonts w:ascii="Calibri" w:hAnsi="Calibri" w:cs="Calibri"/>
        </w:rPr>
        <w:t xml:space="preserve">recently submitted </w:t>
      </w:r>
      <w:r>
        <w:rPr>
          <w:rFonts w:ascii="Calibri" w:hAnsi="Calibri" w:cs="Calibri"/>
        </w:rPr>
        <w:t>2024</w:t>
      </w:r>
      <w:r w:rsidR="00BE3E49">
        <w:rPr>
          <w:rFonts w:ascii="Calibri" w:hAnsi="Calibri" w:cs="Calibri"/>
        </w:rPr>
        <w:t xml:space="preserve"> </w:t>
      </w:r>
      <w:r>
        <w:rPr>
          <w:rFonts w:ascii="Calibri" w:hAnsi="Calibri" w:cs="Calibri"/>
        </w:rPr>
        <w:t xml:space="preserve">paper (Chapter 2), I studied the effect of sidechain packing on thousands of </w:t>
      </w:r>
      <w:r w:rsidR="000F6415">
        <w:rPr>
          <w:rFonts w:ascii="Calibri" w:hAnsi="Calibri" w:cs="Calibri"/>
        </w:rPr>
        <w:t>MP</w:t>
      </w:r>
      <w:r>
        <w:rPr>
          <w:rFonts w:ascii="Calibri" w:hAnsi="Calibri" w:cs="Calibri"/>
        </w:rPr>
        <w:t xml:space="preserve"> dimers. </w:t>
      </w:r>
      <w:r w:rsidR="00FE52AB">
        <w:rPr>
          <w:rFonts w:ascii="Calibri" w:hAnsi="Calibri" w:cs="Calibri"/>
        </w:rPr>
        <w:t>Through computational design and mutagenesis of key interacting residues, we found that proteins designed to associate with</w:t>
      </w:r>
      <w:r w:rsidR="00BC6B25">
        <w:rPr>
          <w:rFonts w:ascii="Calibri" w:hAnsi="Calibri" w:cs="Calibri"/>
        </w:rPr>
        <w:t xml:space="preserve"> solely</w:t>
      </w:r>
      <w:r w:rsidR="00FE52AB">
        <w:rPr>
          <w:rFonts w:ascii="Calibri" w:hAnsi="Calibri" w:cs="Calibri"/>
        </w:rPr>
        <w:t xml:space="preserve"> sidechain packing dimerized less than proteins designed with </w:t>
      </w:r>
      <w:r w:rsidR="00BE3E49">
        <w:rPr>
          <w:rFonts w:ascii="Calibri" w:hAnsi="Calibri" w:cs="Calibri"/>
        </w:rPr>
        <w:t xml:space="preserve">both </w:t>
      </w:r>
      <w:proofErr w:type="gramStart"/>
      <w:r w:rsidR="00FE52AB">
        <w:rPr>
          <w:rFonts w:ascii="Calibri" w:hAnsi="Calibri" w:cs="Calibri"/>
        </w:rPr>
        <w:t>sidechain</w:t>
      </w:r>
      <w:proofErr w:type="gramEnd"/>
      <w:r w:rsidR="00FE52AB">
        <w:rPr>
          <w:rFonts w:ascii="Calibri" w:hAnsi="Calibri" w:cs="Calibri"/>
        </w:rPr>
        <w:t xml:space="preserve"> packing and</w:t>
      </w:r>
      <w:r w:rsidR="00BC6B25">
        <w:rPr>
          <w:rFonts w:ascii="Calibri" w:hAnsi="Calibri" w:cs="Calibri"/>
        </w:rPr>
        <w:t xml:space="preserve"> interhelical</w:t>
      </w:r>
      <w:r w:rsidR="00FE52AB">
        <w:rPr>
          <w:rFonts w:ascii="Calibri" w:hAnsi="Calibri" w:cs="Calibri"/>
        </w:rPr>
        <w:t xml:space="preserve"> hydrogen bonding (</w:t>
      </w:r>
      <w:proofErr w:type="spellStart"/>
      <w:r w:rsidR="00FE52AB">
        <w:rPr>
          <w:rFonts w:ascii="Calibri" w:hAnsi="Calibri" w:cs="Calibri"/>
        </w:rPr>
        <w:t>GAS</w:t>
      </w:r>
      <w:r w:rsidR="00FE52AB">
        <w:rPr>
          <w:rFonts w:ascii="Calibri" w:hAnsi="Calibri" w:cs="Calibri"/>
          <w:vertAlign w:val="subscript"/>
        </w:rPr>
        <w:t>right</w:t>
      </w:r>
      <w:proofErr w:type="spellEnd"/>
      <w:r w:rsidR="00FE52AB">
        <w:rPr>
          <w:rFonts w:ascii="Calibri" w:hAnsi="Calibri" w:cs="Calibri"/>
        </w:rPr>
        <w:t xml:space="preserve">). Additionally, our energetics correlate much better to the </w:t>
      </w:r>
      <w:proofErr w:type="spellStart"/>
      <w:r w:rsidR="00FE52AB">
        <w:rPr>
          <w:rFonts w:ascii="Calibri" w:hAnsi="Calibri" w:cs="Calibri"/>
        </w:rPr>
        <w:t>GAS</w:t>
      </w:r>
      <w:r w:rsidR="00FE52AB">
        <w:rPr>
          <w:rFonts w:ascii="Calibri" w:hAnsi="Calibri" w:cs="Calibri"/>
          <w:vertAlign w:val="subscript"/>
        </w:rPr>
        <w:t>right</w:t>
      </w:r>
      <w:proofErr w:type="spellEnd"/>
      <w:r w:rsidR="00FE52AB">
        <w:rPr>
          <w:rFonts w:ascii="Calibri" w:hAnsi="Calibri" w:cs="Calibri"/>
        </w:rPr>
        <w:t xml:space="preserve"> region, suggesting that our </w:t>
      </w:r>
      <w:r w:rsidR="00BE3E49">
        <w:rPr>
          <w:rFonts w:ascii="Calibri" w:hAnsi="Calibri" w:cs="Calibri"/>
        </w:rPr>
        <w:t>computational model is</w:t>
      </w:r>
      <w:r w:rsidR="00FE52AB">
        <w:rPr>
          <w:rFonts w:ascii="Calibri" w:hAnsi="Calibri" w:cs="Calibri"/>
        </w:rPr>
        <w:t xml:space="preserve"> not well tuned to predict the association of weak </w:t>
      </w:r>
      <w:r w:rsidR="000F6415">
        <w:rPr>
          <w:rFonts w:ascii="Calibri" w:hAnsi="Calibri" w:cs="Calibri"/>
        </w:rPr>
        <w:t>MP</w:t>
      </w:r>
      <w:r w:rsidR="00FE52AB">
        <w:rPr>
          <w:rFonts w:ascii="Calibri" w:hAnsi="Calibri" w:cs="Calibri"/>
        </w:rPr>
        <w:t xml:space="preserve"> dimers. In Chapter 3 I detail a majority of the computational methods that I developed to design dimers and the rationale for each decision made during the design procedure. Explaining these methods in detail allows for students in our lab and others to utilize and/or co-opt my methods for future research.</w:t>
      </w:r>
      <w:r>
        <w:rPr>
          <w:rFonts w:ascii="Calibri" w:hAnsi="Calibri" w:cs="Calibri"/>
        </w:rPr>
        <w:t xml:space="preserve"> </w:t>
      </w:r>
      <w:r w:rsidR="00FE52AB">
        <w:rPr>
          <w:rFonts w:ascii="Calibri" w:hAnsi="Calibri" w:cs="Calibri"/>
        </w:rPr>
        <w:t xml:space="preserve">At the end of Chapter 3, I also </w:t>
      </w:r>
      <w:r w:rsidR="00EF19BF">
        <w:rPr>
          <w:rFonts w:ascii="Calibri" w:hAnsi="Calibri" w:cs="Calibri"/>
        </w:rPr>
        <w:t>discussed</w:t>
      </w:r>
      <w:r w:rsidR="00FE52AB">
        <w:rPr>
          <w:rFonts w:ascii="Calibri" w:hAnsi="Calibri" w:cs="Calibri"/>
        </w:rPr>
        <w:t xml:space="preserve"> additional experiments that were not included in my publication, where I studied the effects of mutating </w:t>
      </w:r>
      <w:r w:rsidR="00EF19BF">
        <w:rPr>
          <w:rFonts w:ascii="Calibri" w:hAnsi="Calibri" w:cs="Calibri"/>
        </w:rPr>
        <w:t xml:space="preserve">out all potential </w:t>
      </w:r>
      <w:r w:rsidR="00FE52AB">
        <w:rPr>
          <w:rFonts w:ascii="Calibri" w:hAnsi="Calibri" w:cs="Calibri"/>
        </w:rPr>
        <w:t>hydrogen bonding residues used in the design process</w:t>
      </w:r>
      <w:r w:rsidR="00EF19BF">
        <w:rPr>
          <w:rFonts w:ascii="Calibri" w:hAnsi="Calibri" w:cs="Calibri"/>
        </w:rPr>
        <w:t xml:space="preserve"> on a subset of designs</w:t>
      </w:r>
      <w:r w:rsidR="00FE52AB">
        <w:rPr>
          <w:rFonts w:ascii="Calibri" w:hAnsi="Calibri" w:cs="Calibri"/>
        </w:rPr>
        <w:t xml:space="preserve">. These results show that we designed </w:t>
      </w:r>
      <w:r w:rsidR="00DF0028">
        <w:rPr>
          <w:rFonts w:ascii="Calibri" w:hAnsi="Calibri" w:cs="Calibri"/>
        </w:rPr>
        <w:t xml:space="preserve">multiple </w:t>
      </w:r>
      <w:r w:rsidR="00FE52AB">
        <w:rPr>
          <w:rFonts w:ascii="Calibri" w:hAnsi="Calibri" w:cs="Calibri"/>
        </w:rPr>
        <w:t>dimer</w:t>
      </w:r>
      <w:r w:rsidR="00DF0028">
        <w:rPr>
          <w:rFonts w:ascii="Calibri" w:hAnsi="Calibri" w:cs="Calibri"/>
        </w:rPr>
        <w:t>s</w:t>
      </w:r>
      <w:r w:rsidR="00FE52AB">
        <w:rPr>
          <w:rFonts w:ascii="Calibri" w:hAnsi="Calibri" w:cs="Calibri"/>
        </w:rPr>
        <w:t xml:space="preserve"> that associate by sidechain packing in the absence of any potential hydrogen bonding. </w:t>
      </w:r>
    </w:p>
    <w:p w14:paraId="59BA444D" w14:textId="426DAF55" w:rsidR="00640599" w:rsidRDefault="00FE52AB" w:rsidP="00BE3E49">
      <w:pPr>
        <w:spacing w:line="480" w:lineRule="auto"/>
        <w:ind w:firstLine="360"/>
        <w:jc w:val="both"/>
        <w:rPr>
          <w:rFonts w:ascii="Calibri" w:hAnsi="Calibri" w:cs="Calibri"/>
        </w:rPr>
      </w:pPr>
      <w:r>
        <w:rPr>
          <w:rFonts w:ascii="Calibri" w:hAnsi="Calibri" w:cs="Calibri"/>
        </w:rPr>
        <w:t xml:space="preserve">My research has shown that sidechain packing is an essential force for </w:t>
      </w:r>
      <w:r w:rsidR="000F6415">
        <w:rPr>
          <w:rFonts w:ascii="Calibri" w:hAnsi="Calibri" w:cs="Calibri"/>
        </w:rPr>
        <w:t>MP</w:t>
      </w:r>
      <w:r>
        <w:rPr>
          <w:rFonts w:ascii="Calibri" w:hAnsi="Calibri" w:cs="Calibri"/>
        </w:rPr>
        <w:t xml:space="preserve"> folding and association, despite being a weak driving force. In this chapter, I expand on potential avenues for future research where </w:t>
      </w:r>
      <w:r w:rsidR="000B620E">
        <w:rPr>
          <w:rFonts w:ascii="Calibri" w:hAnsi="Calibri" w:cs="Calibri"/>
        </w:rPr>
        <w:t>this knowledge can be utilized. I first suggest future experiments to enhance our understanding of sidechain packing in the presence of other forces. I then detail my ideas for potential improvements to my design algorithm, including the potential for designing heterodimer sequences</w:t>
      </w:r>
      <w:r w:rsidR="0083056F">
        <w:rPr>
          <w:rFonts w:ascii="Calibri" w:hAnsi="Calibri" w:cs="Calibri"/>
        </w:rPr>
        <w:t xml:space="preserve"> and improving our </w:t>
      </w:r>
      <w:r w:rsidR="0083056F">
        <w:rPr>
          <w:rFonts w:ascii="Calibri" w:hAnsi="Calibri" w:cs="Calibri"/>
        </w:rPr>
        <w:lastRenderedPageBreak/>
        <w:t>energetics using machine learning</w:t>
      </w:r>
      <w:r w:rsidR="000B620E">
        <w:rPr>
          <w:rFonts w:ascii="Calibri" w:hAnsi="Calibri" w:cs="Calibri"/>
        </w:rPr>
        <w:t>. Finally, I suggest improvements for our high-throughput sort-seq, with attempts to further characterize sequences by their expression level in cells.</w:t>
      </w:r>
    </w:p>
    <w:p w14:paraId="33F352D1" w14:textId="77777777" w:rsidR="00640599" w:rsidRDefault="00640599">
      <w:pPr>
        <w:rPr>
          <w:rFonts w:ascii="Calibri" w:hAnsi="Calibri" w:cs="Calibri"/>
        </w:rPr>
      </w:pPr>
      <w:r>
        <w:rPr>
          <w:rFonts w:ascii="Calibri" w:hAnsi="Calibri" w:cs="Calibri"/>
        </w:rPr>
        <w:br w:type="page"/>
      </w:r>
    </w:p>
    <w:p w14:paraId="4D125CCE" w14:textId="20CF85D5" w:rsidR="00FD13BE" w:rsidRDefault="001204A3" w:rsidP="001204A3">
      <w:pPr>
        <w:pStyle w:val="ThesisTOC"/>
      </w:pPr>
      <w:bookmarkStart w:id="1" w:name="_Toc173449331"/>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660288" behindDoc="0" locked="0" layoutInCell="1" allowOverlap="1" wp14:anchorId="4D7FC964" wp14:editId="3F9E34DC">
                <wp:simplePos x="0" y="0"/>
                <wp:positionH relativeFrom="margin">
                  <wp:align>left</wp:align>
                </wp:positionH>
                <wp:positionV relativeFrom="paragraph">
                  <wp:posOffset>3433933</wp:posOffset>
                </wp:positionV>
                <wp:extent cx="5930900" cy="457200"/>
                <wp:effectExtent l="0" t="0" r="0" b="0"/>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7200"/>
                        </a:xfrm>
                        <a:prstGeom prst="rect">
                          <a:avLst/>
                        </a:prstGeom>
                        <a:solidFill>
                          <a:srgbClr val="FFFFFF"/>
                        </a:solidFill>
                        <a:ln w="9525">
                          <a:noFill/>
                          <a:miter lim="800000"/>
                          <a:headEnd/>
                          <a:tailEnd/>
                        </a:ln>
                      </wps:spPr>
                      <wps:txbx>
                        <w:txbxContent>
                          <w:p w14:paraId="688AF4AB" w14:textId="50E628BD" w:rsidR="001204A3" w:rsidRPr="001204A3" w:rsidRDefault="001204A3" w:rsidP="001204A3">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1 Chemical Structures of Design AAs</w:t>
                            </w:r>
                            <w:r w:rsidRPr="005716D2">
                              <w:rPr>
                                <w:rFonts w:ascii="Calibri" w:hAnsi="Calibri" w:cs="Calibri"/>
                                <w:b/>
                                <w:bCs/>
                                <w:sz w:val="20"/>
                                <w:szCs w:val="20"/>
                              </w:rPr>
                              <w:t xml:space="preserve">. </w:t>
                            </w:r>
                            <w:r>
                              <w:rPr>
                                <w:rFonts w:ascii="Calibri" w:hAnsi="Calibri" w:cs="Calibri"/>
                                <w:sz w:val="20"/>
                                <w:szCs w:val="20"/>
                              </w:rPr>
                              <w:t>Design AAs separated by structures and potential energetic contributions to MP folding.</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7FC964" id="_x0000_t202" coordsize="21600,21600" o:spt="202" path="m,l,21600r21600,l21600,xe">
                <v:stroke joinstyle="miter"/>
                <v:path gradientshapeok="t" o:connecttype="rect"/>
              </v:shapetype>
              <v:shape id="Text Box 1" o:spid="_x0000_s1026" type="#_x0000_t202" style="position:absolute;margin-left:0;margin-top:270.4pt;width:467pt;height:36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YOBGgIAAB4EAAAOAAAAZHJzL2Uyb0RvYy54bWysU1Fv0zAQfkfiP1h+p0lLC2vUdBodRUiD&#10;IQ1+gOs4jYXjM2e3Sfn1OztZV8Ybwg+Wz3f+7u67z6vrvjXsqNBrsCWfTnLOlJVQabsv+Y/v2zdX&#10;nPkgbCUMWFXyk/L8ev361apzhZpBA6ZSyAjE+qJzJW9CcEWWedmoVvgJOGXJWQO2IpCJ+6xC0RF6&#10;a7JZnr/LOsDKIUjlPd3eDk6+Tvh1rWS4r2uvAjMlp9pC2jHtu7hn65Uo9ihco+VYhviHKlqhLSU9&#10;Q92KINgB9V9QrZYIHuowkdBmUNdaqtQDdTPNX3Tz0AinUi9Ejndnmvz/g5Vfjw/uG7LQf4CeBpia&#10;8O4O5E/PLGwaYffqBhG6RomKEk8jZVnnfDE+jVT7wkeQXfcFKhqyOARIQH2NbWSF+mSETgM4nUlX&#10;fWCSLhfLt/kyJ5ck33zxnqaaUoji6bVDHz4paFk8lBxpqAldHO98iNWI4ikkJvNgdLXVxiQD97uN&#10;QXYUJIBtWiP6H2HGsq7ky8VskZAtxPdJG60OJFCj25Jf5XENkolsfLRVCglCm+FMlRg70hMZGbgJ&#10;/a6nwEjTDqoTEYUwCJE+TrinrTZA6aXRjrMG8PfLuxhHMycPZx2JteT+10Gg4sx8tjSU5XQ+j+pO&#10;RuKQM7z07C49wkqCKnngbDhuQvoRkS8LNzS8WidenyseeyIRJrrHDxNVfmmnqOdvvX4EAAD//wMA&#10;UEsDBBQABgAIAAAAIQCpWxvv3QAAAAgBAAAPAAAAZHJzL2Rvd25yZXYueG1sTI/BTsJAEIbvJr7D&#10;Zky8GNmCpUDplKiJxivIA2zboW3ozjbdhZa3dzzpceaf/PN92W6ynbrS4FvHCPNZBIq4dFXLNcLx&#10;++N5DcoHw5XpHBPCjTzs8vu7zKSVG3lP10OolZSwTw1CE0Kfau3LhqzxM9cTS3ZygzVBxqHW1WBG&#10;KbedXkRRoq1pWT40pqf3hsrz4WIRTl/j03IzFp/huNrHyZtpV4W7IT4+TK9bUIGm8HcMv/iCDrkw&#10;Fe7ClVcdgogEhGUciYDEm5dYNgVCMl+sQeeZ/i+Q/wAAAP//AwBQSwECLQAUAAYACAAAACEAtoM4&#10;kv4AAADhAQAAEwAAAAAAAAAAAAAAAAAAAAAAW0NvbnRlbnRfVHlwZXNdLnhtbFBLAQItABQABgAI&#10;AAAAIQA4/SH/1gAAAJQBAAALAAAAAAAAAAAAAAAAAC8BAABfcmVscy8ucmVsc1BLAQItABQABgAI&#10;AAAAIQB4cYOBGgIAAB4EAAAOAAAAAAAAAAAAAAAAAC4CAABkcnMvZTJvRG9jLnhtbFBLAQItABQA&#10;BgAIAAAAIQCpWxvv3QAAAAgBAAAPAAAAAAAAAAAAAAAAAHQEAABkcnMvZG93bnJldi54bWxQSwUG&#10;AAAAAAQABADzAAAAfgUAAAAA&#10;" stroked="f">
                <v:textbox>
                  <w:txbxContent>
                    <w:p w14:paraId="688AF4AB" w14:textId="50E628BD" w:rsidR="001204A3" w:rsidRPr="001204A3" w:rsidRDefault="001204A3" w:rsidP="001204A3">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1 Chemical Structures of Design AAs</w:t>
                      </w:r>
                      <w:r w:rsidRPr="005716D2">
                        <w:rPr>
                          <w:rFonts w:ascii="Calibri" w:hAnsi="Calibri" w:cs="Calibri"/>
                          <w:b/>
                          <w:bCs/>
                          <w:sz w:val="20"/>
                          <w:szCs w:val="20"/>
                        </w:rPr>
                        <w:t xml:space="preserve">. </w:t>
                      </w:r>
                      <w:r>
                        <w:rPr>
                          <w:rFonts w:ascii="Calibri" w:hAnsi="Calibri" w:cs="Calibri"/>
                          <w:sz w:val="20"/>
                          <w:szCs w:val="20"/>
                        </w:rPr>
                        <w:t>Design AAs separated by structures and potential energetic contributions to MP folding.</w:t>
                      </w:r>
                    </w:p>
                  </w:txbxContent>
                </v:textbox>
                <w10:wrap type="square" anchorx="margin"/>
              </v:shape>
            </w:pict>
          </mc:Fallback>
        </mc:AlternateContent>
      </w:r>
      <w:r>
        <w:rPr>
          <w:noProof/>
        </w:rPr>
        <w:drawing>
          <wp:anchor distT="0" distB="0" distL="114300" distR="114300" simplePos="0" relativeHeight="251658240" behindDoc="0" locked="0" layoutInCell="1" allowOverlap="1" wp14:anchorId="6E8066BA" wp14:editId="089BC3B4">
            <wp:simplePos x="0" y="0"/>
            <wp:positionH relativeFrom="margin">
              <wp:align>left</wp:align>
            </wp:positionH>
            <wp:positionV relativeFrom="paragraph">
              <wp:posOffset>263232</wp:posOffset>
            </wp:positionV>
            <wp:extent cx="5932170" cy="3211830"/>
            <wp:effectExtent l="0" t="0" r="0" b="7620"/>
            <wp:wrapTopAndBottom/>
            <wp:docPr id="10196289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2170" cy="3211830"/>
                    </a:xfrm>
                    <a:prstGeom prst="rect">
                      <a:avLst/>
                    </a:prstGeom>
                    <a:noFill/>
                    <a:ln>
                      <a:noFill/>
                    </a:ln>
                  </pic:spPr>
                </pic:pic>
              </a:graphicData>
            </a:graphic>
          </wp:anchor>
        </w:drawing>
      </w:r>
      <w:r w:rsidR="00EA7959">
        <w:t>4.2 Studying the impact of sidechain packing with other forces</w:t>
      </w:r>
      <w:bookmarkEnd w:id="1"/>
    </w:p>
    <w:p w14:paraId="7217AADE" w14:textId="4EA1148A" w:rsidR="00B332C6" w:rsidRDefault="000F6415" w:rsidP="00A4522E">
      <w:pPr>
        <w:pStyle w:val="TOC3"/>
      </w:pPr>
      <w:r>
        <w:t>To investigate the impact of sidechain packing on MP folding and association, I designed thousands of proteins using only a subset of AAs</w:t>
      </w:r>
      <w:r w:rsidR="00BF71FC">
        <w:t xml:space="preserve"> (</w:t>
      </w:r>
      <w:r w:rsidR="001204A3">
        <w:rPr>
          <w:b/>
          <w:bCs/>
        </w:rPr>
        <w:t>Figure 4.1</w:t>
      </w:r>
      <w:r w:rsidR="00BF71FC">
        <w:t>)</w:t>
      </w:r>
      <w:r>
        <w:t xml:space="preserve">. However, this subset of AAs includes two AAs (Ser and </w:t>
      </w:r>
      <w:proofErr w:type="spellStart"/>
      <w:r>
        <w:t>Thr</w:t>
      </w:r>
      <w:proofErr w:type="spellEnd"/>
      <w:r>
        <w:t xml:space="preserve">) with </w:t>
      </w:r>
      <w:r w:rsidR="00BF71FC">
        <w:t>that can</w:t>
      </w:r>
      <w:r>
        <w:t xml:space="preserve"> form hydrogen bonds </w:t>
      </w:r>
      <w:r w:rsidR="00254AA0">
        <w:fldChar w:fldCharType="begin"/>
      </w:r>
      <w:r w:rsidR="00254AA0">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254AA0">
        <w:fldChar w:fldCharType="separate"/>
      </w:r>
      <w:r w:rsidR="00254AA0">
        <w:rPr>
          <w:noProof/>
        </w:rPr>
        <w:t>(Russ &amp; Engelman, 2000)</w:t>
      </w:r>
      <w:r w:rsidR="00254AA0">
        <w:fldChar w:fldCharType="end"/>
      </w:r>
      <w:r>
        <w:t xml:space="preserve"> and t</w:t>
      </w:r>
      <w:r w:rsidR="002D48D1">
        <w:t>hree</w:t>
      </w:r>
      <w:r>
        <w:t xml:space="preserve"> AAs (</w:t>
      </w:r>
      <w:proofErr w:type="spellStart"/>
      <w:r>
        <w:t>Trp</w:t>
      </w:r>
      <w:proofErr w:type="spellEnd"/>
      <w:r w:rsidR="002D48D1">
        <w:t>, Tyr,</w:t>
      </w:r>
      <w:r>
        <w:t xml:space="preserve"> and </w:t>
      </w:r>
      <w:proofErr w:type="spellStart"/>
      <w:r>
        <w:t>Phe</w:t>
      </w:r>
      <w:proofErr w:type="spellEnd"/>
      <w:r>
        <w:t xml:space="preserve">) </w:t>
      </w:r>
      <w:r w:rsidR="00BF71FC">
        <w:t>that can facilitate elec</w:t>
      </w:r>
      <w:r>
        <w:t>trostatic</w:t>
      </w:r>
      <w:r w:rsidR="00BF71FC">
        <w:t xml:space="preserve"> </w:t>
      </w:r>
      <w:r w:rsidR="002D48D1" w:rsidRPr="00FD5915">
        <w:t>π</w:t>
      </w:r>
      <w:r w:rsidR="00BF71FC">
        <w:t>-</w:t>
      </w:r>
      <w:r w:rsidR="002D48D1" w:rsidRPr="00FD5915">
        <w:t>π</w:t>
      </w:r>
      <w:r>
        <w:t xml:space="preserve"> </w:t>
      </w:r>
      <w:r w:rsidR="002D48D1">
        <w:t xml:space="preserve">stacking </w:t>
      </w:r>
      <w:r>
        <w:t>interactions</w:t>
      </w:r>
      <w:r w:rsidR="00EF19BF">
        <w:t xml:space="preserve"> </w:t>
      </w:r>
      <w:r w:rsidR="002D48D1">
        <w:fldChar w:fldCharType="begin"/>
      </w:r>
      <w:r w:rsidR="002D48D1">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2D48D1">
        <w:fldChar w:fldCharType="separate"/>
      </w:r>
      <w:r w:rsidR="002D48D1">
        <w:rPr>
          <w:noProof/>
        </w:rPr>
        <w:t>(Johnson et al., 2007)</w:t>
      </w:r>
      <w:r w:rsidR="002D48D1">
        <w:fldChar w:fldCharType="end"/>
      </w:r>
      <w:r>
        <w:t xml:space="preserve">. </w:t>
      </w:r>
      <w:r w:rsidR="00DF0028">
        <w:t>Our current dataset has the potential to facilitate</w:t>
      </w:r>
      <w:r w:rsidR="006661E0">
        <w:t xml:space="preserve"> these</w:t>
      </w:r>
      <w:r w:rsidR="00DF0028">
        <w:t xml:space="preserve"> interactions outside of solely sidechain packing, </w:t>
      </w:r>
      <w:r w:rsidR="00EF19BF">
        <w:t xml:space="preserve">however, our energetics suggest </w:t>
      </w:r>
      <w:r w:rsidR="00DF0028">
        <w:t>that they associate primarily through packing.</w:t>
      </w:r>
      <w:r>
        <w:t xml:space="preserve"> </w:t>
      </w:r>
      <w:r w:rsidR="00B332C6">
        <w:t xml:space="preserve">Mutational testing on our sequences suggests that hydrogen bonding is unlikely to play a role in all our sequences, and </w:t>
      </w:r>
      <w:r w:rsidR="00EF19BF">
        <w:t xml:space="preserve">visual inspection of </w:t>
      </w:r>
      <w:r w:rsidR="00B332C6">
        <w:t>structures do</w:t>
      </w:r>
      <w:r w:rsidR="00EF19BF">
        <w:t>es</w:t>
      </w:r>
      <w:r w:rsidR="00B332C6">
        <w:t xml:space="preserve"> not suggest that electrostatics </w:t>
      </w:r>
      <w:r w:rsidR="00EF19BF">
        <w:t xml:space="preserve">interactions </w:t>
      </w:r>
      <w:r w:rsidR="00B332C6">
        <w:t>are involved in association.</w:t>
      </w:r>
    </w:p>
    <w:p w14:paraId="26DBE5ED" w14:textId="1D38DF5B" w:rsidR="00B332C6" w:rsidRPr="0059601F" w:rsidRDefault="00A4522E" w:rsidP="00B332C6">
      <w:pPr>
        <w:pStyle w:val="TOC3"/>
      </w:pPr>
      <w:r>
        <w:t>We included these AAs because of their relative abundance in MP sequences</w:t>
      </w:r>
      <w:r w:rsidR="00EF19BF">
        <w:t xml:space="preserve"> (</w:t>
      </w:r>
      <w:r w:rsidR="00BC6B25">
        <w:rPr>
          <w:b/>
          <w:bCs/>
        </w:rPr>
        <w:t>ref fig Chapter 3</w:t>
      </w:r>
      <w:r w:rsidR="00EF19BF" w:rsidRPr="005B1E99">
        <w:rPr>
          <w:b/>
          <w:bCs/>
        </w:rPr>
        <w:t>?</w:t>
      </w:r>
      <w:r w:rsidR="00EF19BF">
        <w:t>)</w:t>
      </w:r>
      <w:r>
        <w:t xml:space="preserve">. Ser and </w:t>
      </w:r>
      <w:proofErr w:type="spellStart"/>
      <w:r>
        <w:t>Thr</w:t>
      </w:r>
      <w:proofErr w:type="spellEnd"/>
      <w:r>
        <w:t xml:space="preserve"> are typically found to hydrogen bond with the backbone carbonyl oxygens in monomeric helices </w:t>
      </w:r>
      <w:r w:rsidR="00254AA0">
        <w:fldChar w:fldCharType="begin"/>
      </w:r>
      <w:r w:rsidR="00254AA0">
        <w:instrText xml:space="preserve"> ADDIN EN.CITE &lt;EndNote&gt;&lt;Cite&gt;&lt;Author&gt;Gray&lt;/Author&gt;&lt;Year&gt;1984&lt;/Year&gt;&lt;IDText&gt;Intrahelical hydrogen bonding of serine, threonine and cysteine residues within alpha-helices and its relevance to membrane-bound proteins&lt;/IDText&gt;&lt;DisplayText&gt;(Gray &amp;amp; Matthews, 1984)&lt;/DisplayText&gt;&lt;record&gt;&lt;dates&gt;&lt;pub-dates&gt;&lt;date&gt;May 05&lt;/date&gt;&lt;/pub-dates&gt;&lt;year&gt;1984&lt;/year&gt;&lt;/dates&gt;&lt;keywords&gt;&lt;keyword&gt;Cysteine&lt;/keyword&gt;&lt;keyword&gt;Hydrogen Bonding&lt;/keyword&gt;&lt;keyword&gt;Membrane Proteins&lt;/keyword&gt;&lt;keyword&gt;Protein Conformation&lt;/keyword&gt;&lt;keyword&gt;Serine&lt;/keyword&gt;&lt;keyword&gt;Threonine&lt;/keyword&gt;&lt;/keywords&gt;&lt;urls&gt;&lt;related-urls&gt;&lt;url&gt;https://www.ncbi.nlm.nih.gov/pubmed/6427470&lt;/url&gt;&lt;/related-urls&gt;&lt;/urls&gt;&lt;isbn&gt;0022-2836&lt;/isbn&gt;&lt;titles&gt;&lt;title&gt;Intrahelical hydrogen bonding of serine, threonine and cysteine residues within alpha-helices and its relevance to membrane-bound proteins&lt;/title&gt;&lt;secondary-title&gt;J Mol Biol&lt;/secondary-title&gt;&lt;/titles&gt;&lt;pages&gt;75-81&lt;/pages&gt;&lt;number&gt;1&lt;/number&gt;&lt;contributors&gt;&lt;authors&gt;&lt;author&gt;Gray, T. M.&lt;/author&gt;&lt;author&gt;Matthews, B. W.&lt;/author&gt;&lt;/authors&gt;&lt;/contributors&gt;&lt;language&gt;eng&lt;/language&gt;&lt;added-date format="utc"&gt;1713470649&lt;/added-date&gt;&lt;ref-type name="Journal Article"&gt;17&lt;/ref-type&gt;&lt;rec-number&gt;146&lt;/rec-number&gt;&lt;last-updated-date format="utc"&gt;1713470649&lt;/last-updated-date&gt;&lt;accession-num&gt;6427470&lt;/accession-num&gt;&lt;electronic-resource-num&gt;10.1016/0022-2836(84)90446-7&lt;/electronic-resource-num&gt;&lt;volume&gt;175&lt;/volume&gt;&lt;/record&gt;&lt;/Cite&gt;&lt;/EndNote&gt;</w:instrText>
      </w:r>
      <w:r w:rsidR="00254AA0">
        <w:fldChar w:fldCharType="separate"/>
      </w:r>
      <w:r w:rsidR="00254AA0">
        <w:rPr>
          <w:noProof/>
        </w:rPr>
        <w:t>(Gray &amp; Matthews, 1984)</w:t>
      </w:r>
      <w:r w:rsidR="00254AA0">
        <w:fldChar w:fldCharType="end"/>
      </w:r>
      <w:r>
        <w:t>, so we expected the addition of these AAs not to have a large impact on folding through additional hydrogen bonding. Larger AAs (</w:t>
      </w:r>
      <w:proofErr w:type="spellStart"/>
      <w:r>
        <w:t>Trp</w:t>
      </w:r>
      <w:proofErr w:type="spellEnd"/>
      <w:r>
        <w:t xml:space="preserve">, </w:t>
      </w:r>
      <w:proofErr w:type="spellStart"/>
      <w:r>
        <w:t>Phe</w:t>
      </w:r>
      <w:proofErr w:type="spellEnd"/>
      <w:r>
        <w:t>, and Tyr) have a</w:t>
      </w:r>
      <w:r w:rsidR="00254AA0">
        <w:t xml:space="preserve">n </w:t>
      </w:r>
      <w:r>
        <w:t xml:space="preserve">extensive van der Waals </w:t>
      </w:r>
      <w:r>
        <w:lastRenderedPageBreak/>
        <w:t>radius</w:t>
      </w:r>
      <w:r w:rsidR="00254AA0">
        <w:t xml:space="preserve"> due to their size and steric bulk</w:t>
      </w:r>
      <w:r>
        <w:t xml:space="preserve">, </w:t>
      </w:r>
      <w:r w:rsidR="00254AA0">
        <w:t>therefore</w:t>
      </w:r>
      <w:r>
        <w:t xml:space="preserve"> we want</w:t>
      </w:r>
      <w:r w:rsidR="00EF19BF">
        <w:t xml:space="preserve">ed to include </w:t>
      </w:r>
      <w:r w:rsidR="00254AA0">
        <w:t>them in</w:t>
      </w:r>
      <w:r w:rsidR="00EF19BF">
        <w:t xml:space="preserve"> </w:t>
      </w:r>
      <w:r>
        <w:t>our experiments. Excluding these</w:t>
      </w:r>
      <w:r w:rsidR="00EF19BF">
        <w:t xml:space="preserve"> hydrogen bonding and </w:t>
      </w:r>
      <w:r w:rsidR="00254AA0">
        <w:t>aromatic</w:t>
      </w:r>
      <w:r>
        <w:t xml:space="preserve"> AAs would restrict our design pool to four AAs (Ala,</w:t>
      </w:r>
      <w:r w:rsidR="001204A3">
        <w:t xml:space="preserve"> Leu,</w:t>
      </w:r>
      <w:r>
        <w:t xml:space="preserve"> Val, and Ile). Because we decided to use a mutagenesis strategy implementing Ala and Ile, our designs would be restricted</w:t>
      </w:r>
      <w:r w:rsidR="0059601F">
        <w:t xml:space="preserve"> with </w:t>
      </w:r>
      <w:r>
        <w:t xml:space="preserve">the number of </w:t>
      </w:r>
      <w:r w:rsidR="0059601F">
        <w:t xml:space="preserve">potential </w:t>
      </w:r>
      <w:r>
        <w:t>designable sequences</w:t>
      </w:r>
      <w:r w:rsidR="00F16DD6">
        <w:t xml:space="preserve">. Additionally, sequences designed with a small pool of AAs would not be representative of </w:t>
      </w:r>
      <w:r>
        <w:t>MP</w:t>
      </w:r>
      <w:r w:rsidR="00F16DD6">
        <w:t>-like</w:t>
      </w:r>
      <w:r>
        <w:t xml:space="preserve"> sequences.</w:t>
      </w:r>
      <w:r w:rsidR="00B332C6">
        <w:t xml:space="preserve"> However, study</w:t>
      </w:r>
      <w:r w:rsidR="00F16DD6">
        <w:t xml:space="preserve">ing the impacts of forces alongside packing could be addressed using our current methods. </w:t>
      </w:r>
    </w:p>
    <w:p w14:paraId="5158B9AD" w14:textId="7EB4AEFF" w:rsidR="005B1E99" w:rsidRDefault="0059601F" w:rsidP="00A4522E">
      <w:pPr>
        <w:pStyle w:val="TOC3"/>
      </w:pPr>
      <w:r>
        <w:t xml:space="preserve">To study the impact of sidechain packing alongside other forces, we can rerun our design algorithm </w:t>
      </w:r>
      <w:r w:rsidR="005B1E99">
        <w:t>and change how we pick sequences for experiments</w:t>
      </w:r>
      <w:r>
        <w:t>.</w:t>
      </w:r>
      <w:r w:rsidR="005B1E99">
        <w:t xml:space="preserve"> I decided on </w:t>
      </w:r>
      <w:r>
        <w:t>sequences</w:t>
      </w:r>
      <w:r w:rsidR="005B1E99">
        <w:t xml:space="preserve"> </w:t>
      </w:r>
      <w:r>
        <w:t xml:space="preserve">by the calculated </w:t>
      </w:r>
      <w:r w:rsidR="00F16DD6">
        <w:t>van der Waals energy</w:t>
      </w:r>
      <w:r>
        <w:t xml:space="preserve">, </w:t>
      </w:r>
      <w:r w:rsidR="005B1E99">
        <w:t xml:space="preserve">but </w:t>
      </w:r>
      <w:r w:rsidR="00F16DD6">
        <w:t>a</w:t>
      </w:r>
      <w:r w:rsidR="00BC6B25">
        <w:t xml:space="preserve"> follow up</w:t>
      </w:r>
      <w:r w:rsidR="00F16DD6">
        <w:t xml:space="preserve"> study could</w:t>
      </w:r>
      <w:r w:rsidR="005B1E99">
        <w:t xml:space="preserve"> instead</w:t>
      </w:r>
      <w:r>
        <w:t xml:space="preserve"> choose sequences with a considerable amount of hydrogen bonding.</w:t>
      </w:r>
      <w:r w:rsidR="00C37B9E">
        <w:t xml:space="preserve"> We can </w:t>
      </w:r>
      <w:r w:rsidR="005B1E99">
        <w:t xml:space="preserve">then </w:t>
      </w:r>
      <w:r w:rsidR="00C37B9E">
        <w:t xml:space="preserve">see if an increase in the amount of predicted hydrogen bonding and number of hydrogen bonds results in higher dimerization, </w:t>
      </w:r>
      <w:r w:rsidR="00B332C6">
        <w:t>like</w:t>
      </w:r>
      <w:r w:rsidR="00C37B9E">
        <w:t xml:space="preserve"> </w:t>
      </w:r>
      <w:proofErr w:type="spellStart"/>
      <w:r w:rsidR="00C37B9E">
        <w:t>GAS</w:t>
      </w:r>
      <w:r w:rsidR="00C37B9E">
        <w:rPr>
          <w:vertAlign w:val="subscript"/>
        </w:rPr>
        <w:t>right</w:t>
      </w:r>
      <w:proofErr w:type="spellEnd"/>
      <w:r w:rsidR="00C37B9E">
        <w:t xml:space="preserve">. </w:t>
      </w:r>
      <w:r w:rsidR="005B1E99">
        <w:t>Another</w:t>
      </w:r>
      <w:r w:rsidR="00C37B9E">
        <w:t xml:space="preserve"> option is to include electrostatics in our energy calculation</w:t>
      </w:r>
      <w:r w:rsidR="00BC6B25">
        <w:t xml:space="preserve"> </w:t>
      </w:r>
      <w:r w:rsidR="001773B9">
        <w:fldChar w:fldCharType="begin">
          <w:fldData xml:space="preserve">PEVuZE5vdGU+PENpdGU+PEF1dGhvcj5QYXRlbDwvQXV0aG9yPjxZZWFyPjIwMDQ8L1llYXI+PElE
VGV4dD5DSEFSTU0gZmx1Y3R1YXRpbmcgY2hhcmdlIGZvcmNlIGZpZWxkIGZvciBwcm90ZWluczog
SUkgUHJvdGVpbi9zb2x2ZW50IHByb3BlcnRpZXMgZnJvbSBtb2xlY3VsYXIgZHluYW1pY3Mgc2lt
dWxhdGlvbnMgdXNpbmcgYSBub25hZGRpdGl2ZSBlbGVjdHJvc3RhdGljIG1vZGVsPC9JRFRleHQ+
PERpc3BsYXlUZXh0PihQYXRlbCBldCBhbC4sIDIwMDQ7IFpodSBldCBhbC4sIDIwMTIpPC9EaXNw
bGF5VGV4dD48cmVjb3JkPjx1cmxzPjxyZWxhdGVkLXVybHM+PHVybD5odHRwczovL29ubGluZWxp
YnJhcnkud2lsZXkuY29tL2RvaS9hYnMvMTAuMTAwMi9qY2MuMjAwNzc8L3VybD48L3JlbGF0ZWQt
dXJscz48L3VybHM+PGlzYm4+MDE5Mi04NjUxPC9pc2JuPjx0aXRsZXM+PHRpdGxlPkNIQVJNTSBm
bHVjdHVhdGluZyBjaGFyZ2UgZm9yY2UgZmllbGQgZm9yIHByb3RlaW5zOiBJSSBQcm90ZWluL3Nv
bHZlbnQgcHJvcGVydGllcyBmcm9tIG1vbGVjdWxhciBkeW5hbWljcyBzaW11bGF0aW9ucyB1c2lu
ZyBhIG5vbmFkZGl0aXZlIGVsZWN0cm9zdGF0aWMgbW9kZWw8L3RpdGxlPjxzZWNvbmRhcnktdGl0
bGU+Sm91cm5hbCBvZiBDb21wdXRhdGlvbmFsIENoZW1pc3RyeTwvc2Vjb25kYXJ5LXRpdGxlPjwv
dGl0bGVzPjxwYWdlcz4xNTA0LTE1MTQ8L3BhZ2VzPjxudW1iZXI+MTI8L251bWJlcj48Y29udHJp
YnV0b3JzPjxhdXRob3JzPjxhdXRob3I+UGF0ZWwsIFNhbmRlZXA8L2F1dGhvcj48YXV0aG9yPk1h
Y2tlcmVsbCBKci4sIEFsZXhhbmRlciBELjwvYXV0aG9yPjxhdXRob3I+QnJvb2tzIElJSSwgQ2hh
cmxlcyBMLjwvYXV0aG9yPjwvYXV0aG9ycz48L2NvbnRyaWJ1dG9ycz48YWRkZWQtZGF0ZSBmb3Jt
YXQ9InV0YyI+MTcyMjYxMzQ3NjwvYWRkZWQtZGF0ZT48cmVmLXR5cGUgbmFtZT0iSm91cm5hbCBB
cnRpY2xlIj4xNzwvcmVmLXR5cGU+PGRhdGVzPjx5ZWFyPjIwMDQ8L3llYXI+PC9kYXRlcz48cmVj
LW51bWJlcj4yMjA8L3JlYy1udW1iZXI+PGxhc3QtdXBkYXRlZC1kYXRlIGZvcm1hdD0idXRjIj4x
NzIyNjEzNDc2PC9sYXN0LXVwZGF0ZWQtZGF0ZT48ZWxlY3Ryb25pYy1yZXNvdXJjZS1udW0+aHR0
cHM6Ly9kb2kub3JnLzEwLjEwMDIvamNjLjIwMDc3PC9lbGVjdHJvbmljLXJlc291cmNlLW51bT48
dm9sdW1lPjI1PC92b2x1bWU+PC9yZWNvcmQ+PC9DaXRlPjxDaXRlPjxBdXRob3I+Wmh1PC9BdXRo
b3I+PFllYXI+MjAxMjwvWWVhcj48SURUZXh0PlJlY2VudCBkZXZlbG9wbWVudHMgYW5kIGFwcGxp
Y2F0aW9ucyBvZiB0aGUgQ0hBUk1NIGZvcmNlIGZpZWxkczwvSURUZXh0PjxyZWNvcmQ+PHVybHM+
PHJlbGF0ZWQtdXJscz48dXJsPmh0dHBzOi8vd2lyZXMub25saW5lbGlicmFyeS53aWxleS5jb20v
ZG9pL2Ficy8xMC4xMDAyL3djbXMuNzQ8L3VybD48L3JlbGF0ZWQtdXJscz48L3VybHM+PGlzYm4+
MTc1OS0wODc2PC9pc2JuPjx0aXRsZXM+PHRpdGxlPlJlY2VudCBkZXZlbG9wbWVudHMgYW5kIGFw
cGxpY2F0aW9ucyBvZiB0aGUgQ0hBUk1NIGZvcmNlIGZpZWxkczwvdGl0bGU+PHNlY29uZGFyeS10
aXRsZT5XSVJFcyBDb21wdXRhdGlvbmFsIE1vbGVjdWxhciBTY2llbmNlPC9zZWNvbmRhcnktdGl0
bGU+PC90aXRsZXM+PHBhZ2VzPjE2Ny0xODU8L3BhZ2VzPjxudW1iZXI+MTwvbnVtYmVyPjxjb250
cmlidXRvcnM+PGF1dGhvcnM+PGF1dGhvcj5aaHUsIFhpYW88L2F1dGhvcj48YXV0aG9yPkxvcGVz
LCBQZWRybyBFLiBNLjwvYXV0aG9yPjxhdXRob3I+TWFjS2VyZWxsIEpyLCBBbGV4YW5kZXIgRC48
L2F1dGhvcj48L2F1dGhvcnM+PC9jb250cmlidXRvcnM+PGFkZGVkLWRhdGUgZm9ybWF0PSJ1dGMi
PjE3MjI2MTM0NDc8L2FkZGVkLWRhdGU+PHJlZi10eXBlIG5hbWU9IkpvdXJuYWwgQXJ0aWNsZSI+
MTc8L3JlZi10eXBlPjxkYXRlcz48eWVhcj4yMDEyPC95ZWFyPjwvZGF0ZXM+PHJlYy1udW1iZXI+
MjE5PC9yZWMtbnVtYmVyPjxsYXN0LXVwZGF0ZWQtZGF0ZSBmb3JtYXQ9InV0YyI+MTcyMjYxMzQ0
NzwvbGFzdC11cGRhdGVkLWRhdGU+PGVsZWN0cm9uaWMtcmVzb3VyY2UtbnVtPmh0dHBzOi8vZG9p
Lm9yZy8xMC4xMDAyL3djbXMuNzQ8L2VsZWN0cm9uaWMtcmVzb3VyY2UtbnVtPjx2b2x1bWU+Mjwv
dm9sdW1lPjwvcmVjb3JkPjwvQ2l0ZT48L0VuZE5vdGU+AG==
</w:fldData>
        </w:fldChar>
      </w:r>
      <w:r w:rsidR="001773B9">
        <w:instrText xml:space="preserve"> ADDIN EN.CITE </w:instrText>
      </w:r>
      <w:r w:rsidR="001773B9">
        <w:fldChar w:fldCharType="begin">
          <w:fldData xml:space="preserve">PEVuZE5vdGU+PENpdGU+PEF1dGhvcj5QYXRlbDwvQXV0aG9yPjxZZWFyPjIwMDQ8L1llYXI+PElE
VGV4dD5DSEFSTU0gZmx1Y3R1YXRpbmcgY2hhcmdlIGZvcmNlIGZpZWxkIGZvciBwcm90ZWluczog
SUkgUHJvdGVpbi9zb2x2ZW50IHByb3BlcnRpZXMgZnJvbSBtb2xlY3VsYXIgZHluYW1pY3Mgc2lt
dWxhdGlvbnMgdXNpbmcgYSBub25hZGRpdGl2ZSBlbGVjdHJvc3RhdGljIG1vZGVsPC9JRFRleHQ+
PERpc3BsYXlUZXh0PihQYXRlbCBldCBhbC4sIDIwMDQ7IFpodSBldCBhbC4sIDIwMTIpPC9EaXNw
bGF5VGV4dD48cmVjb3JkPjx1cmxzPjxyZWxhdGVkLXVybHM+PHVybD5odHRwczovL29ubGluZWxp
YnJhcnkud2lsZXkuY29tL2RvaS9hYnMvMTAuMTAwMi9qY2MuMjAwNzc8L3VybD48L3JlbGF0ZWQt
dXJscz48L3VybHM+PGlzYm4+MDE5Mi04NjUxPC9pc2JuPjx0aXRsZXM+PHRpdGxlPkNIQVJNTSBm
bHVjdHVhdGluZyBjaGFyZ2UgZm9yY2UgZmllbGQgZm9yIHByb3RlaW5zOiBJSSBQcm90ZWluL3Nv
bHZlbnQgcHJvcGVydGllcyBmcm9tIG1vbGVjdWxhciBkeW5hbWljcyBzaW11bGF0aW9ucyB1c2lu
ZyBhIG5vbmFkZGl0aXZlIGVsZWN0cm9zdGF0aWMgbW9kZWw8L3RpdGxlPjxzZWNvbmRhcnktdGl0
bGU+Sm91cm5hbCBvZiBDb21wdXRhdGlvbmFsIENoZW1pc3RyeTwvc2Vjb25kYXJ5LXRpdGxlPjwv
dGl0bGVzPjxwYWdlcz4xNTA0LTE1MTQ8L3BhZ2VzPjxudW1iZXI+MTI8L251bWJlcj48Y29udHJp
YnV0b3JzPjxhdXRob3JzPjxhdXRob3I+UGF0ZWwsIFNhbmRlZXA8L2F1dGhvcj48YXV0aG9yPk1h
Y2tlcmVsbCBKci4sIEFsZXhhbmRlciBELjwvYXV0aG9yPjxhdXRob3I+QnJvb2tzIElJSSwgQ2hh
cmxlcyBMLjwvYXV0aG9yPjwvYXV0aG9ycz48L2NvbnRyaWJ1dG9ycz48YWRkZWQtZGF0ZSBmb3Jt
YXQ9InV0YyI+MTcyMjYxMzQ3NjwvYWRkZWQtZGF0ZT48cmVmLXR5cGUgbmFtZT0iSm91cm5hbCBB
cnRpY2xlIj4xNzwvcmVmLXR5cGU+PGRhdGVzPjx5ZWFyPjIwMDQ8L3llYXI+PC9kYXRlcz48cmVj
LW51bWJlcj4yMjA8L3JlYy1udW1iZXI+PGxhc3QtdXBkYXRlZC1kYXRlIGZvcm1hdD0idXRjIj4x
NzIyNjEzNDc2PC9sYXN0LXVwZGF0ZWQtZGF0ZT48ZWxlY3Ryb25pYy1yZXNvdXJjZS1udW0+aHR0
cHM6Ly9kb2kub3JnLzEwLjEwMDIvamNjLjIwMDc3PC9lbGVjdHJvbmljLXJlc291cmNlLW51bT48
dm9sdW1lPjI1PC92b2x1bWU+PC9yZWNvcmQ+PC9DaXRlPjxDaXRlPjxBdXRob3I+Wmh1PC9BdXRo
b3I+PFllYXI+MjAxMjwvWWVhcj48SURUZXh0PlJlY2VudCBkZXZlbG9wbWVudHMgYW5kIGFwcGxp
Y2F0aW9ucyBvZiB0aGUgQ0hBUk1NIGZvcmNlIGZpZWxkczwvSURUZXh0PjxyZWNvcmQ+PHVybHM+
PHJlbGF0ZWQtdXJscz48dXJsPmh0dHBzOi8vd2lyZXMub25saW5lbGlicmFyeS53aWxleS5jb20v
ZG9pL2Ficy8xMC4xMDAyL3djbXMuNzQ8L3VybD48L3JlbGF0ZWQtdXJscz48L3VybHM+PGlzYm4+
MTc1OS0wODc2PC9pc2JuPjx0aXRsZXM+PHRpdGxlPlJlY2VudCBkZXZlbG9wbWVudHMgYW5kIGFw
cGxpY2F0aW9ucyBvZiB0aGUgQ0hBUk1NIGZvcmNlIGZpZWxkczwvdGl0bGU+PHNlY29uZGFyeS10
aXRsZT5XSVJFcyBDb21wdXRhdGlvbmFsIE1vbGVjdWxhciBTY2llbmNlPC9zZWNvbmRhcnktdGl0
bGU+PC90aXRsZXM+PHBhZ2VzPjE2Ny0xODU8L3BhZ2VzPjxudW1iZXI+MTwvbnVtYmVyPjxjb250
cmlidXRvcnM+PGF1dGhvcnM+PGF1dGhvcj5aaHUsIFhpYW88L2F1dGhvcj48YXV0aG9yPkxvcGVz
LCBQZWRybyBFLiBNLjwvYXV0aG9yPjxhdXRob3I+TWFjS2VyZWxsIEpyLCBBbGV4YW5kZXIgRC48
L2F1dGhvcj48L2F1dGhvcnM+PC9jb250cmlidXRvcnM+PGFkZGVkLWRhdGUgZm9ybWF0PSJ1dGMi
PjE3MjI2MTM0NDc8L2FkZGVkLWRhdGU+PHJlZi10eXBlIG5hbWU9IkpvdXJuYWwgQXJ0aWNsZSI+
MTc8L3JlZi10eXBlPjxkYXRlcz48eWVhcj4yMDEyPC95ZWFyPjwvZGF0ZXM+PHJlYy1udW1iZXI+
MjE5PC9yZWMtbnVtYmVyPjxsYXN0LXVwZGF0ZWQtZGF0ZSBmb3JtYXQ9InV0YyI+MTcyMjYxMzQ0
NzwvbGFzdC11cGRhdGVkLWRhdGU+PGVsZWN0cm9uaWMtcmVzb3VyY2UtbnVtPmh0dHBzOi8vZG9p
Lm9yZy8xMC4xMDAyL3djbXMuNzQ8L2VsZWN0cm9uaWMtcmVzb3VyY2UtbnVtPjx2b2x1bWU+Mjwv
dm9sdW1lPjwvcmVjb3JkPjwvQ2l0ZT48L0VuZE5vdGU+AG==
</w:fldData>
        </w:fldChar>
      </w:r>
      <w:r w:rsidR="001773B9">
        <w:instrText xml:space="preserve"> ADDIN EN.CITE.DATA </w:instrText>
      </w:r>
      <w:r w:rsidR="001773B9">
        <w:fldChar w:fldCharType="end"/>
      </w:r>
      <w:r w:rsidR="001773B9">
        <w:fldChar w:fldCharType="separate"/>
      </w:r>
      <w:r w:rsidR="001773B9">
        <w:rPr>
          <w:noProof/>
        </w:rPr>
        <w:t>(Patel et al., 2004; Zhu et al., 2012)</w:t>
      </w:r>
      <w:r w:rsidR="001773B9">
        <w:fldChar w:fldCharType="end"/>
      </w:r>
      <w:r w:rsidR="005B1E99">
        <w:t xml:space="preserve">. Including this term may result in </w:t>
      </w:r>
      <w:r w:rsidR="00F16DD6">
        <w:t>designing structures</w:t>
      </w:r>
      <w:r w:rsidR="005B1E99">
        <w:t xml:space="preserve"> amenable to </w:t>
      </w:r>
      <w:r w:rsidR="001773B9">
        <w:t xml:space="preserve">forming </w:t>
      </w:r>
      <w:r w:rsidR="005B1E99">
        <w:t>electrostatic interactions.</w:t>
      </w:r>
      <w:r w:rsidR="00F16DD6">
        <w:t xml:space="preserve"> </w:t>
      </w:r>
      <w:r w:rsidR="005B1E99">
        <w:t>If the energetics are found to match dimerization propensity for structures</w:t>
      </w:r>
      <w:r w:rsidR="00F16DD6">
        <w:t xml:space="preserve"> with more hydrogen bonding or electrostatics</w:t>
      </w:r>
      <w:r w:rsidR="005B1E99">
        <w:t xml:space="preserve">, it would suggest that these other forces play a </w:t>
      </w:r>
      <w:r w:rsidR="00F16DD6">
        <w:t xml:space="preserve">more prominent </w:t>
      </w:r>
      <w:r w:rsidR="005B1E99">
        <w:t xml:space="preserve">role in helix-helix association than packing. This would support the data found in my initial study suggesting that packing is a weak driving force. By choosing sequences with a range of packing energies for each of these other energetic variables, we may also </w:t>
      </w:r>
      <w:r w:rsidR="00867102">
        <w:t>be able to identify a trend between packing and its impact on association alongside other forces.</w:t>
      </w:r>
    </w:p>
    <w:p w14:paraId="63DF5972" w14:textId="7A01479C" w:rsidR="001204A3" w:rsidRDefault="00C37B9E" w:rsidP="00C82D1D">
      <w:pPr>
        <w:pStyle w:val="TOC3"/>
      </w:pPr>
      <w:r>
        <w:t>While the previous ideas utilize the same AAs as</w:t>
      </w:r>
      <w:r w:rsidR="007A35DC">
        <w:t xml:space="preserve"> the designs run in my paper, designing sequences with an alternative set of AAs could also be an option.</w:t>
      </w:r>
      <w:r w:rsidR="00D6774D">
        <w:t xml:space="preserve"> We can continue to include the AAs that can only pack (Ala, </w:t>
      </w:r>
      <w:r w:rsidR="001204A3">
        <w:t xml:space="preserve">Leu, </w:t>
      </w:r>
      <w:r w:rsidR="00D6774D">
        <w:t>Val, and Ile) alongside other subsets of AAs. De</w:t>
      </w:r>
      <w:r w:rsidR="007A35DC">
        <w:t>signing</w:t>
      </w:r>
      <w:r w:rsidR="00261D55">
        <w:t xml:space="preserve"> sequences</w:t>
      </w:r>
      <w:r w:rsidR="007A35DC">
        <w:t xml:space="preserve"> with</w:t>
      </w:r>
      <w:r w:rsidR="00D6774D">
        <w:t xml:space="preserve"> hyd</w:t>
      </w:r>
      <w:r w:rsidR="007A35DC">
        <w:t xml:space="preserve">rogen bonding (Ser and </w:t>
      </w:r>
      <w:proofErr w:type="spellStart"/>
      <w:r w:rsidR="007A35DC">
        <w:t>Thr</w:t>
      </w:r>
      <w:proofErr w:type="spellEnd"/>
      <w:r w:rsidR="007A35DC">
        <w:t>) or electrostatic</w:t>
      </w:r>
      <w:r w:rsidR="00646CA8">
        <w:t xml:space="preserve"> </w:t>
      </w:r>
      <w:r w:rsidR="007A35DC">
        <w:t>(</w:t>
      </w:r>
      <w:proofErr w:type="spellStart"/>
      <w:r w:rsidR="007A35DC">
        <w:t>Phe</w:t>
      </w:r>
      <w:proofErr w:type="spellEnd"/>
      <w:r w:rsidR="001773B9">
        <w:t>, Tyr,</w:t>
      </w:r>
      <w:r w:rsidR="007A35DC">
        <w:t xml:space="preserve"> </w:t>
      </w:r>
      <w:r w:rsidR="00867102">
        <w:t>and</w:t>
      </w:r>
      <w:r w:rsidR="007A35DC">
        <w:t xml:space="preserve"> </w:t>
      </w:r>
      <w:proofErr w:type="spellStart"/>
      <w:r w:rsidR="007A35DC">
        <w:t>Trp</w:t>
      </w:r>
      <w:proofErr w:type="spellEnd"/>
      <w:r w:rsidR="007A35DC">
        <w:t>)</w:t>
      </w:r>
      <w:r w:rsidR="00646CA8">
        <w:t xml:space="preserve"> </w:t>
      </w:r>
      <w:r w:rsidR="00D6774D">
        <w:t xml:space="preserve">AAs </w:t>
      </w:r>
      <w:r w:rsidR="00646CA8">
        <w:t>would allow us to better isolate sidechain packing with these forces.</w:t>
      </w:r>
      <w:r w:rsidR="00D6774D">
        <w:t xml:space="preserve"> Alternatively, charged interactions have been found to impact folding in a variety of MP systems </w:t>
      </w:r>
      <w:r w:rsidR="001773B9">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1773B9">
        <w:instrText xml:space="preserve"> ADDIN EN.CITE </w:instrText>
      </w:r>
      <w:r w:rsidR="001773B9">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1773B9">
        <w:instrText xml:space="preserve"> ADDIN EN.CITE.DATA </w:instrText>
      </w:r>
      <w:r w:rsidR="001773B9">
        <w:fldChar w:fldCharType="end"/>
      </w:r>
      <w:r w:rsidR="001773B9">
        <w:fldChar w:fldCharType="separate"/>
      </w:r>
      <w:r w:rsidR="001773B9">
        <w:rPr>
          <w:noProof/>
        </w:rPr>
        <w:t>(Ulmschneider et al., 2017)</w:t>
      </w:r>
      <w:r w:rsidR="001773B9">
        <w:fldChar w:fldCharType="end"/>
      </w:r>
      <w:r w:rsidR="00D6774D">
        <w:t xml:space="preserve">. </w:t>
      </w:r>
      <w:r w:rsidR="00261D55">
        <w:t>Designing using</w:t>
      </w:r>
      <w:r w:rsidR="00D6774D">
        <w:t xml:space="preserve"> a subset</w:t>
      </w:r>
      <w:r w:rsidR="00261D55">
        <w:t xml:space="preserve"> including</w:t>
      </w:r>
      <w:r w:rsidR="00D6774D">
        <w:t xml:space="preserve"> the two charged AAs (Arg and Lys) </w:t>
      </w:r>
      <w:r w:rsidR="00D6774D">
        <w:lastRenderedPageBreak/>
        <w:t>to facilitate association would allow us to determine the impact of packing with different numbers of charged AAs.</w:t>
      </w:r>
      <w:r w:rsidR="00646CA8">
        <w:t xml:space="preserve"> By designing sequences</w:t>
      </w:r>
      <w:r w:rsidR="00D6774D">
        <w:t xml:space="preserve"> with similar geometries</w:t>
      </w:r>
      <w:r w:rsidR="00646CA8">
        <w:t xml:space="preserve"> with these </w:t>
      </w:r>
      <w:r w:rsidR="00D6774D">
        <w:t xml:space="preserve">subsets of </w:t>
      </w:r>
      <w:r w:rsidR="00646CA8">
        <w:t>AAs, we can</w:t>
      </w:r>
      <w:r w:rsidR="00867102">
        <w:t xml:space="preserve"> potentially</w:t>
      </w:r>
      <w:r w:rsidR="00646CA8">
        <w:t xml:space="preserve"> tune the amount of hydrogen </w:t>
      </w:r>
      <w:r w:rsidR="00D6774D">
        <w:t>bonding, electrostatics, or charged interactions</w:t>
      </w:r>
      <w:r w:rsidR="00646CA8">
        <w:t xml:space="preserve"> </w:t>
      </w:r>
      <w:r w:rsidR="00867102">
        <w:t>for each sequence. Similar studies have mutat</w:t>
      </w:r>
      <w:r w:rsidR="007126B1">
        <w:t>ed</w:t>
      </w:r>
      <w:r w:rsidR="00867102">
        <w:t xml:space="preserve"> single residues on helices to determine the </w:t>
      </w:r>
      <w:r w:rsidR="00124D6D">
        <w:t>effect</w:t>
      </w:r>
      <w:r w:rsidR="00867102">
        <w:t xml:space="preserve"> of different AAs </w:t>
      </w:r>
      <w:r w:rsidR="001773B9">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Fpob3UgZXQgYWwuLCAyMDAwOyBaaG91IGV0IGFsLiwgMjAwMSk8L0Rpc3BsYXlU
ZXh0PjxyZWNvcmQ+PGRhdGVzPjxwdWItZGF0ZXM+PGRhdGU+RmViPC9kYXRlPjwvcHViLWRhdGVz
Pjx5ZWFyPjIwMDA8L3llYXI+PC9kYXRlcz48a2V5d29yZHM+PGtleXdvcmQ+QW1pbm8gQWNpZCBN
b3RpZnM8L2tleXdvcmQ+PGtleXdvcmQ+QW1pbm8gQWNpZCBTZXF1ZW5jZTwva2V5d29yZD48a2V5
d29yZD5Bc3BhcmFnaW5lPC9rZXl3b3JkPjxrZXl3b3JkPkNlbGwgTWVtYnJhbmU8L2tleXdvcmQ+
PGtleXdvcmQ+Q2hsb3JhbXBoZW5pY29sIE8tQWNldHlsdHJhbnNmZXJhc2U8L2tleXdvcmQ+PGtl
eXdvcmQ+Q2lyY3VsYXIgRGljaHJvaXNtPC9rZXl3b3JkPjxrZXl3b3JkPkROQS1CaW5kaW5nIFBy
b3RlaW5zPC9rZXl3b3JkPjxrZXl3b3JkPkRldGVyZ2VudHM8L2tleXdvcmQ+PGtleXdvcmQ+RGlt
ZXJpemF0aW9uPC9rZXl3b3JkPjxrZXl3b3JkPkVsZWN0cm9waG9yZXNpcywgUG9seWFjcnlsYW1p
ZGUgR2VsPC9rZXl3b3JkPjxrZXl3b3JkPkZ1bmdhbCBQcm90ZWluczwva2V5d29yZD48a2V5d29y
ZD5HbHljb3Bob3JpbnM8L2tleXdvcmQ+PGtleXdvcmQ+SHlkcm9nZW4gQm9uZGluZzwva2V5d29y
ZD48a2V5d29yZD5MZXVjaW5lIFppcHBlcnM8L2tleXdvcmQ+PGtleXdvcmQ+TWFnbmV0aWMgUmVz
b25hbmNlIFNwZWN0cm9zY29weTwva2V5d29yZD48a2V5d29yZD5NZW1icmFuZSBQcm90ZWluczwv
a2V5d29yZD48a2V5d29yZD5NaWNlbGxlczwva2V5d29yZD48a2V5d29yZD5NaWNyb2NvY2NhbCBO
dWNsZWFzZTwva2V5d29yZD48a2V5d29yZD5Nb2xlY3VsYXIgU2VxdWVuY2UgRGF0YTwva2V5d29y
ZD48a2V5d29yZD5QZXB0aWRlczwva2V5d29yZD48a2V5d29yZD5Qcm90ZWluIENvbmZvcm1hdGlv
bjwva2V5d29yZD48a2V5d29yZD5Qcm90ZWluIEtpbmFzZXM8L2tleXdvcmQ+PGtleXdvcmQ+UHJv
dGVpbiBTdHJ1Y3R1cmUsIFNlY29uZGFyeTwva2V5d29yZD48a2V5d29yZD5SZWNvbWJpbmFudCBQ
cm90ZWluczwva2V5d29yZD48a2V5d29yZD5TYWNjaGFyb215Y2VzIGNlcmV2aXNpYWUgUHJvdGVp
bnM8L2tleXdvcmQ+PC9rZXl3b3Jkcz48dXJscz48cmVsYXRlZC11cmxzPjx1cmw+aHR0cHM6Ly93
d3cubmNiaS5ubG0ubmloLmdvdi9wdWJtZWQvMTA2NTU2MTk8L3VybD48L3JlbGF0ZWQtdXJscz48
L3VybHM+PGlzYm4+MTA3Mi04MzY4PC9pc2JuPjx0aXRsZXM+PHRpdGxlPkludGVyaGVsaWNhbCBo
eWRyb2dlbiBib25kaW5nIGRyaXZlcyBzdHJvbmcgaW50ZXJhY3Rpb25zIGluIG1lbWJyYW5lIHBy
b3RlaW5zPC90aXRsZT48c2Vjb25kYXJ5LXRpdGxlPk5hdCBTdHJ1Y3QgQmlvbDwvc2Vjb25kYXJ5
LXRpdGxlPjwvdGl0bGVzPjxwYWdlcz4xNTQtNjA8L3BhZ2VzPjxudW1iZXI+MjwvbnVtYmVyPjxj
b250cmlidXRvcnM+PGF1dGhvcnM+PGF1dGhvcj5aaG91LCBGLiBYLjwvYXV0aG9yPjxhdXRob3I+
Q29jY28sIE0uIEouPC9hdXRob3I+PGF1dGhvcj5SdXNzLCBXLiBQLjwvYXV0aG9yPjxhdXRob3I+
QnJ1bmdlciwgQS4gVC48L2F1dGhvcj48YXV0aG9yPkVuZ2VsbWFuLCBELiBNLjwvYXV0aG9yPjwv
YXV0aG9ycz48L2NvbnRyaWJ1dG9ycz48bGFuZ3VhZ2U+ZW5nPC9sYW5ndWFnZT48YWRkZWQtZGF0
ZSBmb3JtYXQ9InV0YyI+MTcxMjgwNTA1NDwvYWRkZWQtZGF0ZT48cmVmLXR5cGUgbmFtZT0iSm91
cm5hbCBBcnRpY2xlIj4xNzwvcmVmLXR5cGU+PGF1dGgtYWRkcmVzcz5EZXBhcnRtZW50IG9mIE1v
bGVjdWxhciBCaW9waHlzaWNzIGFuZCBCaW9jaGVtaXN0cnksIFlhbGUgVW5pdmVyc2l0eSwgMjY2
IFdoaXRuZXkgQXZlbnVlLCBQLk8uIEJveCAyMDgxMTQsIE5ldyBIYXZlbiwgQ29ubmV0aWN1dCAw
NjUyMC04MTE0LCBVU0EuPC9hdXRoLWFkZHJlc3M+PHJlYy1udW1iZXI+OTg8L3JlYy1udW1iZXI+
PGxhc3QtdXBkYXRlZC1kYXRlIGZvcm1hdD0idXRjIj4xNzEyODA1MDU0PC9sYXN0LXVwZGF0ZWQt
ZGF0ZT48YWNjZXNzaW9uLW51bT4xMDY1NTYxOTwvYWNjZXNzaW9uLW51bT48ZWxlY3Ryb25pYy1y
ZXNvdXJjZS1udW0+MTAuMTAzOC83MjQzMDwvZWxlY3Ryb25pYy1yZXNvdXJjZS1udW0+PHZvbHVt
ZT43PC92b2x1bWU+PC9yZWNvcmQ+PC9DaXRlPjxDaXRlPjxBdXRob3I+WmhvdTwvQXV0aG9yPjxZ
ZWFyPjIwMDE8L1llYXI+PElEVGV4dD5Qb2xhciByZXNpZHVlcyBkcml2ZSBhc3NvY2lhdGlvbiBv
ZiBwb2x5bGV1Y2luZSB0cmFuc21lbWJyYW5lIGhlbGljZXM8L0lEVGV4dD48cmVjb3JkPjxkYXRl
cz48cHViLWRhdGVzPjxkYXRlPkZlYiAyNzwvZGF0ZT48L3B1Yi1kYXRlcz48eWVhcj4yMDAxPC95
ZWFyPjwvZGF0ZXM+PGtleXdvcmRzPjxrZXl3b3JkPkFtaW5vIEFjaWQgU2VxdWVuY2U8L2tleXdv
cmQ+PGtleXdvcmQ+Q2hsb3JhbXBoZW5pY29sIE8tQWNldHlsdHJhbnNmZXJhc2U8L2tleXdvcmQ+
PGtleXdvcmQ+SHlkcm9nZW4gQm9uZGluZzwva2V5d29yZD48a2V5d29yZD5NZW1icmFuZSBQcm90
ZWluczwva2V5d29yZD48a2V5d29yZD5Nb2xlY3VsYXIgU2VxdWVuY2UgRGF0YTwva2V5d29yZD48
a2V5d29yZD5QZXB0aWRlczwva2V5d29yZD48a2V5d29yZD5Qcm90ZWluIENvbmZvcm1hdGlvbjwv
a2V5d29yZD48a2V5d29yZD5SZWNvbWJpbmFudCBGdXNpb24gUHJvdGVpbnM8L2tleXdvcmQ+PGtl
eXdvcmQ+U2VxdWVuY2UgSG9tb2xvZ3ksIEFtaW5vIEFjaWQ8L2tleXdvcmQ+PC9rZXl3b3Jkcz48
dXJscz48cmVsYXRlZC11cmxzPjx1cmw+aHR0cHM6Ly93d3cubmNiaS5ubG0ubmloLmdvdi9wdWJt
ZWQvMTEyMjYyMjU8L3VybD48L3JlbGF0ZWQtdXJscz48L3VybHM+PGlzYm4+MDAyNy04NDI0PC9p
c2JuPjxjdXN0b20yPlBNQzMwMTI0PC9jdXN0b20yPjx0aXRsZXM+PHRpdGxlPlBvbGFyIHJlc2lk
dWVzIGRyaXZlIGFzc29jaWF0aW9uIG9mIHBvbHlsZXVjaW5lIHRyYW5zbWVtYnJhbmUgaGVsaWNl
czwvdGl0bGU+PHNlY29uZGFyeS10aXRsZT5Qcm9jIE5hdGwgQWNhZCBTY2kgVSBTIEE8L3NlY29u
ZGFyeS10aXRsZT48L3RpdGxlcz48cGFnZXM+MjI1MC01PC9wYWdlcz48bnVtYmVyPjU8L251bWJl
cj48Y29udHJpYnV0b3JzPjxhdXRob3JzPjxhdXRob3I+WmhvdSwgRi4gWC48L2F1dGhvcj48YXV0
aG9yPk1lcmlhbm9zLCBILiBKLjwvYXV0aG9yPjxhdXRob3I+QnJ1bmdlciwgQS4gVC48L2F1dGhv
cj48YXV0aG9yPkVuZ2VsbWFuLCBELiBNLjwvYXV0aG9yPjwvYXV0aG9ycz48L2NvbnRyaWJ1dG9y
cz48ZWRpdGlvbj4yMDAxMDIxMzwvZWRpdGlvbj48bGFuZ3VhZ2U+ZW5nPC9sYW5ndWFnZT48YWRk
ZWQtZGF0ZSBmb3JtYXQ9InV0YyI+MTcxMjgwNTA3NjwvYWRkZWQtZGF0ZT48cmVmLXR5cGUgbmFt
ZT0iSm91cm5hbCBBcnRpY2xlIj4xNzwvcmVmLXR5cGU+PGF1dGgtYWRkcmVzcz5EZXBhcnRtZW50
IG9mIE1vbGVjdWxhciBCaW9waHlzaWNzIGFuZCBCaW9jaGVtaXN0cnksIFlhbGUgVW5pdmVyc2l0
eSwgMjY2IFdoaXRuZXkgQXZlLiwgTmV3IEhhdmVuLCBDVCAwNjUyMC04MTE0LCBVU0EuPC9hdXRo
LWFkZHJlc3M+PHJlYy1udW1iZXI+OTk8L3JlYy1udW1iZXI+PGxhc3QtdXBkYXRlZC1kYXRlIGZv
cm1hdD0idXRjIj4xNzEyODA1MDc2PC9sYXN0LXVwZGF0ZWQtZGF0ZT48YWNjZXNzaW9uLW51bT4x
MTIyNjIyNTwvYWNjZXNzaW9uLW51bT48ZWxlY3Ryb25pYy1yZXNvdXJjZS1udW0+MTAuMTA3My9w
bmFzLjA0MTU5MzY5ODwvZWxlY3Ryb25pYy1yZXNvdXJjZS1udW0+PHZvbHVtZT45ODwvdm9sdW1l
PjwvcmVjb3JkPjwvQ2l0ZT48Q2l0ZT48QXV0aG9yPkNob21hPC9BdXRob3I+PFllYXI+MjAwMDwv
WWVhcj48SURUZXh0PkFzcGFyYWdpbmUtbWVkaWF0ZWQgc2VsZi1hc3NvY2lhdGlvbiBvZiBhIG1v
ZGVsIHRyYW5zbWVtYnJhbmUgaGVsaXg8L0lEVGV4dD48cmVjb3JkPjxkYXRlcz48cHViLWRhdGVz
PjxkYXRlPkZlYjwvZGF0ZT48L3B1Yi1kYXRlcz48eWVhcj4yMDAwPC95ZWFyPjwvZGF0ZXM+PGtl
eXdvcmRzPjxrZXl3b3JkPkFtaW5vIEFjaWQgU2VxdWVuY2U8L2tleXdvcmQ+PGtleXdvcmQ+QXNw
YXJhZ2luZTwva2V5d29yZD48a2V5d29yZD5ETkEtQmluZGluZyBQcm90ZWluczwva2V5d29yZD48
a2V5d29yZD5EaW1lcml6YXRpb248L2tleXdvcmQ+PGtleXdvcmQ+Rmx1b3Jlc2NlbmNlPC9rZXl3
b3JkPjxrZXl3b3JkPkZ1bmdhbCBQcm90ZWluczwva2V5d29yZD48a2V5d29yZD5NZW1icmFuZSBQ
cm90ZWluczwva2V5d29yZD48a2V5d29yZD5NaWNlbGxlczwva2V5d29yZD48a2V5d29yZD5Nb2xl
Y3VsYXIgU2VxdWVuY2UgRGF0YTwva2V5d29yZD48a2V5d29yZD5NdXRhdGlvbjwva2V5d29yZD48
a2V5d29yZD5Qcm90ZWluIEVuZ2luZWVyaW5nPC9rZXl3b3JkPjxrZXl3b3JkPlByb3RlaW4gS2lu
YXNlczwva2V5d29yZD48a2V5d29yZD5SZWNvbWJpbmFudCBQcm90ZWluczwva2V5d29yZD48a2V5
d29yZD5TYWNjaGFyb215Y2VzIGNlcmV2aXNpYWUgUHJvdGVpbnM8L2tleXdvcmQ+PGtleXdvcmQ+
U29kaXVtIERvZGVjeWwgU3VsZmF0ZTwva2V5d29yZD48a2V5d29yZD5Tb2x1YmlsaXR5PC9rZXl3
b3JkPjxrZXl3b3JkPlVsdHJhY2VudHJpZnVnYXRpb248L2tleXdvcmQ+PC9rZXl3b3Jkcz48dXJs
cz48cmVsYXRlZC11cmxzPjx1cmw+aHR0cHM6Ly93d3cubmNiaS5ubG0ubmloLmdvdi9wdWJtZWQv
MTA2NTU2MjA8L3VybD48L3JlbGF0ZWQtdXJscz48L3VybHM+PGlzYm4+MTA3Mi04MzY4PC9pc2Ju
Pjx0aXRsZXM+PHRpdGxlPkFzcGFyYWdpbmUtbWVkaWF0ZWQgc2VsZi1hc3NvY2lhdGlvbiBvZiBh
IG1vZGVsIHRyYW5zbWVtYnJhbmUgaGVsaXg8L3RpdGxlPjxzZWNvbmRhcnktdGl0bGU+TmF0IFN0
cnVjdCBCaW9sPC9zZWNvbmRhcnktdGl0bGU+PC90aXRsZXM+PHBhZ2VzPjE2MS02PC9wYWdlcz48
bnVtYmVyPjI8L251bWJlcj48Y29udHJpYnV0b3JzPjxhdXRob3JzPjxhdXRob3I+Q2hvbWEsIEMu
PC9hdXRob3I+PGF1dGhvcj5HcmF0a293c2tpLCBILjwvYXV0aG9yPjxhdXRob3I+TGVhciwgSi4g
RC48L2F1dGhvcj48YXV0aG9yPkRlR3JhZG8sIFcuIEYuPC9hdXRob3I+PC9hdXRob3JzPjwvY29u
dHJpYnV0b3JzPjxsYW5ndWFnZT5lbmc8L2xhbmd1YWdlPjxhZGRlZC1kYXRlIGZvcm1hdD0idXRj
Ij4xNzEyODA1MDIwPC9hZGRlZC1kYXRlPjxyZWYtdHlwZSBuYW1lPSJKb3VybmFsIEFydGljbGUi
PjE3PC9yZWYtdHlwZT48YXV0aC1hZGRyZXNzPkRlcGFydG1lbnQgb2YgQmlvY2hlbWlzdHJ5IGFu
ZCBCaW9waHlzaWNzLCBVbml2ZXJzaXR5IG9mIFBlbm5zeWx2YW5pYSwgU2Nob29sIG9mIE1lZGlj
aW5lLCBQaGlsYWRlbHBoaWEsIFBlbm5zeWx2YW5pYSAxOTEwNC02MDU5LCBVU0EuPC9hdXRoLWFk
ZHJlc3M+PHJlYy1udW1iZXI+OTY8L3JlYy1udW1iZXI+PGxhc3QtdXBkYXRlZC1kYXRlIGZvcm1h
dD0idXRjIj4xNzEyODA1MDIwPC9sYXN0LXVwZGF0ZWQtZGF0ZT48YWNjZXNzaW9uLW51bT4xMDY1
NTYyMDwvYWNjZXNzaW9uLW51bT48ZWxlY3Ryb25pYy1yZXNvdXJjZS1udW0+MTAuMTAzOC83MjQ0
MDwvZWxlY3Ryb25pYy1yZXNvdXJjZS1udW0+PHZvbHVtZT43PC92b2x1bWU+PC9yZWNvcmQ+PC9D
aXRlPjwvRW5kTm90ZT4A
</w:fldData>
        </w:fldChar>
      </w:r>
      <w:r w:rsidR="007126B1">
        <w:instrText xml:space="preserve"> ADDIN EN.CITE </w:instrText>
      </w:r>
      <w:r w:rsidR="007126B1">
        <w:fldChar w:fldCharType="begin">
          <w:fldData xml:space="preserve">PEVuZE5vdGU+PENpdGU+PEF1dGhvcj5aaG91PC9BdXRob3I+PFllYXI+MjAwMDwvWWVhcj48SURU
ZXh0PkludGVyaGVsaWNhbCBoeWRyb2dlbiBib25kaW5nIGRyaXZlcyBzdHJvbmcgaW50ZXJhY3Rp
b25zIGluIG1lbWJyYW5lIHByb3RlaW5zPC9JRFRleHQ+PERpc3BsYXlUZXh0PihDaG9tYSBldCBh
bC4sIDIwMDA7IFpob3UgZXQgYWwuLCAyMDAwOyBaaG91IGV0IGFsLiwgMjAwMSk8L0Rpc3BsYXlU
ZXh0PjxyZWNvcmQ+PGRhdGVzPjxwdWItZGF0ZXM+PGRhdGU+RmViPC9kYXRlPjwvcHViLWRhdGVz
Pjx5ZWFyPjIwMDA8L3llYXI+PC9kYXRlcz48a2V5d29yZHM+PGtleXdvcmQ+QW1pbm8gQWNpZCBN
b3RpZnM8L2tleXdvcmQ+PGtleXdvcmQ+QW1pbm8gQWNpZCBTZXF1ZW5jZTwva2V5d29yZD48a2V5
d29yZD5Bc3BhcmFnaW5lPC9rZXl3b3JkPjxrZXl3b3JkPkNlbGwgTWVtYnJhbmU8L2tleXdvcmQ+
PGtleXdvcmQ+Q2hsb3JhbXBoZW5pY29sIE8tQWNldHlsdHJhbnNmZXJhc2U8L2tleXdvcmQ+PGtl
eXdvcmQ+Q2lyY3VsYXIgRGljaHJvaXNtPC9rZXl3b3JkPjxrZXl3b3JkPkROQS1CaW5kaW5nIFBy
b3RlaW5zPC9rZXl3b3JkPjxrZXl3b3JkPkRldGVyZ2VudHM8L2tleXdvcmQ+PGtleXdvcmQ+RGlt
ZXJpemF0aW9uPC9rZXl3b3JkPjxrZXl3b3JkPkVsZWN0cm9waG9yZXNpcywgUG9seWFjcnlsYW1p
ZGUgR2VsPC9rZXl3b3JkPjxrZXl3b3JkPkZ1bmdhbCBQcm90ZWluczwva2V5d29yZD48a2V5d29y
ZD5HbHljb3Bob3JpbnM8L2tleXdvcmQ+PGtleXdvcmQ+SHlkcm9nZW4gQm9uZGluZzwva2V5d29y
ZD48a2V5d29yZD5MZXVjaW5lIFppcHBlcnM8L2tleXdvcmQ+PGtleXdvcmQ+TWFnbmV0aWMgUmVz
b25hbmNlIFNwZWN0cm9zY29weTwva2V5d29yZD48a2V5d29yZD5NZW1icmFuZSBQcm90ZWluczwv
a2V5d29yZD48a2V5d29yZD5NaWNlbGxlczwva2V5d29yZD48a2V5d29yZD5NaWNyb2NvY2NhbCBO
dWNsZWFzZTwva2V5d29yZD48a2V5d29yZD5Nb2xlY3VsYXIgU2VxdWVuY2UgRGF0YTwva2V5d29y
ZD48a2V5d29yZD5QZXB0aWRlczwva2V5d29yZD48a2V5d29yZD5Qcm90ZWluIENvbmZvcm1hdGlv
bjwva2V5d29yZD48a2V5d29yZD5Qcm90ZWluIEtpbmFzZXM8L2tleXdvcmQ+PGtleXdvcmQ+UHJv
dGVpbiBTdHJ1Y3R1cmUsIFNlY29uZGFyeTwva2V5d29yZD48a2V5d29yZD5SZWNvbWJpbmFudCBQ
cm90ZWluczwva2V5d29yZD48a2V5d29yZD5TYWNjaGFyb215Y2VzIGNlcmV2aXNpYWUgUHJvdGVp
bnM8L2tleXdvcmQ+PC9rZXl3b3Jkcz48dXJscz48cmVsYXRlZC11cmxzPjx1cmw+aHR0cHM6Ly93
d3cubmNiaS5ubG0ubmloLmdvdi9wdWJtZWQvMTA2NTU2MTk8L3VybD48L3JlbGF0ZWQtdXJscz48
L3VybHM+PGlzYm4+MTA3Mi04MzY4PC9pc2JuPjx0aXRsZXM+PHRpdGxlPkludGVyaGVsaWNhbCBo
eWRyb2dlbiBib25kaW5nIGRyaXZlcyBzdHJvbmcgaW50ZXJhY3Rpb25zIGluIG1lbWJyYW5lIHBy
b3RlaW5zPC90aXRsZT48c2Vjb25kYXJ5LXRpdGxlPk5hdCBTdHJ1Y3QgQmlvbDwvc2Vjb25kYXJ5
LXRpdGxlPjwvdGl0bGVzPjxwYWdlcz4xNTQtNjA8L3BhZ2VzPjxudW1iZXI+MjwvbnVtYmVyPjxj
b250cmlidXRvcnM+PGF1dGhvcnM+PGF1dGhvcj5aaG91LCBGLiBYLjwvYXV0aG9yPjxhdXRob3I+
Q29jY28sIE0uIEouPC9hdXRob3I+PGF1dGhvcj5SdXNzLCBXLiBQLjwvYXV0aG9yPjxhdXRob3I+
QnJ1bmdlciwgQS4gVC48L2F1dGhvcj48YXV0aG9yPkVuZ2VsbWFuLCBELiBNLjwvYXV0aG9yPjwv
YXV0aG9ycz48L2NvbnRyaWJ1dG9ycz48bGFuZ3VhZ2U+ZW5nPC9sYW5ndWFnZT48YWRkZWQtZGF0
ZSBmb3JtYXQ9InV0YyI+MTcxMjgwNTA1NDwvYWRkZWQtZGF0ZT48cmVmLXR5cGUgbmFtZT0iSm91
cm5hbCBBcnRpY2xlIj4xNzwvcmVmLXR5cGU+PGF1dGgtYWRkcmVzcz5EZXBhcnRtZW50IG9mIE1v
bGVjdWxhciBCaW9waHlzaWNzIGFuZCBCaW9jaGVtaXN0cnksIFlhbGUgVW5pdmVyc2l0eSwgMjY2
IFdoaXRuZXkgQXZlbnVlLCBQLk8uIEJveCAyMDgxMTQsIE5ldyBIYXZlbiwgQ29ubmV0aWN1dCAw
NjUyMC04MTE0LCBVU0EuPC9hdXRoLWFkZHJlc3M+PHJlYy1udW1iZXI+OTg8L3JlYy1udW1iZXI+
PGxhc3QtdXBkYXRlZC1kYXRlIGZvcm1hdD0idXRjIj4xNzEyODA1MDU0PC9sYXN0LXVwZGF0ZWQt
ZGF0ZT48YWNjZXNzaW9uLW51bT4xMDY1NTYxOTwvYWNjZXNzaW9uLW51bT48ZWxlY3Ryb25pYy1y
ZXNvdXJjZS1udW0+MTAuMTAzOC83MjQzMDwvZWxlY3Ryb25pYy1yZXNvdXJjZS1udW0+PHZvbHVt
ZT43PC92b2x1bWU+PC9yZWNvcmQ+PC9DaXRlPjxDaXRlPjxBdXRob3I+WmhvdTwvQXV0aG9yPjxZ
ZWFyPjIwMDE8L1llYXI+PElEVGV4dD5Qb2xhciByZXNpZHVlcyBkcml2ZSBhc3NvY2lhdGlvbiBv
ZiBwb2x5bGV1Y2luZSB0cmFuc21lbWJyYW5lIGhlbGljZXM8L0lEVGV4dD48cmVjb3JkPjxkYXRl
cz48cHViLWRhdGVzPjxkYXRlPkZlYiAyNzwvZGF0ZT48L3B1Yi1kYXRlcz48eWVhcj4yMDAxPC95
ZWFyPjwvZGF0ZXM+PGtleXdvcmRzPjxrZXl3b3JkPkFtaW5vIEFjaWQgU2VxdWVuY2U8L2tleXdv
cmQ+PGtleXdvcmQ+Q2hsb3JhbXBoZW5pY29sIE8tQWNldHlsdHJhbnNmZXJhc2U8L2tleXdvcmQ+
PGtleXdvcmQ+SHlkcm9nZW4gQm9uZGluZzwva2V5d29yZD48a2V5d29yZD5NZW1icmFuZSBQcm90
ZWluczwva2V5d29yZD48a2V5d29yZD5Nb2xlY3VsYXIgU2VxdWVuY2UgRGF0YTwva2V5d29yZD48
a2V5d29yZD5QZXB0aWRlczwva2V5d29yZD48a2V5d29yZD5Qcm90ZWluIENvbmZvcm1hdGlvbjwv
a2V5d29yZD48a2V5d29yZD5SZWNvbWJpbmFudCBGdXNpb24gUHJvdGVpbnM8L2tleXdvcmQ+PGtl
eXdvcmQ+U2VxdWVuY2UgSG9tb2xvZ3ksIEFtaW5vIEFjaWQ8L2tleXdvcmQ+PC9rZXl3b3Jkcz48
dXJscz48cmVsYXRlZC11cmxzPjx1cmw+aHR0cHM6Ly93d3cubmNiaS5ubG0ubmloLmdvdi9wdWJt
ZWQvMTEyMjYyMjU8L3VybD48L3JlbGF0ZWQtdXJscz48L3VybHM+PGlzYm4+MDAyNy04NDI0PC9p
c2JuPjxjdXN0b20yPlBNQzMwMTI0PC9jdXN0b20yPjx0aXRsZXM+PHRpdGxlPlBvbGFyIHJlc2lk
dWVzIGRyaXZlIGFzc29jaWF0aW9uIG9mIHBvbHlsZXVjaW5lIHRyYW5zbWVtYnJhbmUgaGVsaWNl
czwvdGl0bGU+PHNlY29uZGFyeS10aXRsZT5Qcm9jIE5hdGwgQWNhZCBTY2kgVSBTIEE8L3NlY29u
ZGFyeS10aXRsZT48L3RpdGxlcz48cGFnZXM+MjI1MC01PC9wYWdlcz48bnVtYmVyPjU8L251bWJl
cj48Y29udHJpYnV0b3JzPjxhdXRob3JzPjxhdXRob3I+WmhvdSwgRi4gWC48L2F1dGhvcj48YXV0
aG9yPk1lcmlhbm9zLCBILiBKLjwvYXV0aG9yPjxhdXRob3I+QnJ1bmdlciwgQS4gVC48L2F1dGhv
cj48YXV0aG9yPkVuZ2VsbWFuLCBELiBNLjwvYXV0aG9yPjwvYXV0aG9ycz48L2NvbnRyaWJ1dG9y
cz48ZWRpdGlvbj4yMDAxMDIxMzwvZWRpdGlvbj48bGFuZ3VhZ2U+ZW5nPC9sYW5ndWFnZT48YWRk
ZWQtZGF0ZSBmb3JtYXQ9InV0YyI+MTcxMjgwNTA3NjwvYWRkZWQtZGF0ZT48cmVmLXR5cGUgbmFt
ZT0iSm91cm5hbCBBcnRpY2xlIj4xNzwvcmVmLXR5cGU+PGF1dGgtYWRkcmVzcz5EZXBhcnRtZW50
IG9mIE1vbGVjdWxhciBCaW9waHlzaWNzIGFuZCBCaW9jaGVtaXN0cnksIFlhbGUgVW5pdmVyc2l0
eSwgMjY2IFdoaXRuZXkgQXZlLiwgTmV3IEhhdmVuLCBDVCAwNjUyMC04MTE0LCBVU0EuPC9hdXRo
LWFkZHJlc3M+PHJlYy1udW1iZXI+OTk8L3JlYy1udW1iZXI+PGxhc3QtdXBkYXRlZC1kYXRlIGZv
cm1hdD0idXRjIj4xNzEyODA1MDc2PC9sYXN0LXVwZGF0ZWQtZGF0ZT48YWNjZXNzaW9uLW51bT4x
MTIyNjIyNTwvYWNjZXNzaW9uLW51bT48ZWxlY3Ryb25pYy1yZXNvdXJjZS1udW0+MTAuMTA3My9w
bmFzLjA0MTU5MzY5ODwvZWxlY3Ryb25pYy1yZXNvdXJjZS1udW0+PHZvbHVtZT45ODwvdm9sdW1l
PjwvcmVjb3JkPjwvQ2l0ZT48Q2l0ZT48QXV0aG9yPkNob21hPC9BdXRob3I+PFllYXI+MjAwMDwv
WWVhcj48SURUZXh0PkFzcGFyYWdpbmUtbWVkaWF0ZWQgc2VsZi1hc3NvY2lhdGlvbiBvZiBhIG1v
ZGVsIHRyYW5zbWVtYnJhbmUgaGVsaXg8L0lEVGV4dD48cmVjb3JkPjxkYXRlcz48cHViLWRhdGVz
PjxkYXRlPkZlYjwvZGF0ZT48L3B1Yi1kYXRlcz48eWVhcj4yMDAwPC95ZWFyPjwvZGF0ZXM+PGtl
eXdvcmRzPjxrZXl3b3JkPkFtaW5vIEFjaWQgU2VxdWVuY2U8L2tleXdvcmQ+PGtleXdvcmQ+QXNw
YXJhZ2luZTwva2V5d29yZD48a2V5d29yZD5ETkEtQmluZGluZyBQcm90ZWluczwva2V5d29yZD48
a2V5d29yZD5EaW1lcml6YXRpb248L2tleXdvcmQ+PGtleXdvcmQ+Rmx1b3Jlc2NlbmNlPC9rZXl3
b3JkPjxrZXl3b3JkPkZ1bmdhbCBQcm90ZWluczwva2V5d29yZD48a2V5d29yZD5NZW1icmFuZSBQ
cm90ZWluczwva2V5d29yZD48a2V5d29yZD5NaWNlbGxlczwva2V5d29yZD48a2V5d29yZD5Nb2xl
Y3VsYXIgU2VxdWVuY2UgRGF0YTwva2V5d29yZD48a2V5d29yZD5NdXRhdGlvbjwva2V5d29yZD48
a2V5d29yZD5Qcm90ZWluIEVuZ2luZWVyaW5nPC9rZXl3b3JkPjxrZXl3b3JkPlByb3RlaW4gS2lu
YXNlczwva2V5d29yZD48a2V5d29yZD5SZWNvbWJpbmFudCBQcm90ZWluczwva2V5d29yZD48a2V5
d29yZD5TYWNjaGFyb215Y2VzIGNlcmV2aXNpYWUgUHJvdGVpbnM8L2tleXdvcmQ+PGtleXdvcmQ+
U29kaXVtIERvZGVjeWwgU3VsZmF0ZTwva2V5d29yZD48a2V5d29yZD5Tb2x1YmlsaXR5PC9rZXl3
b3JkPjxrZXl3b3JkPlVsdHJhY2VudHJpZnVnYXRpb248L2tleXdvcmQ+PC9rZXl3b3Jkcz48dXJs
cz48cmVsYXRlZC11cmxzPjx1cmw+aHR0cHM6Ly93d3cubmNiaS5ubG0ubmloLmdvdi9wdWJtZWQv
MTA2NTU2MjA8L3VybD48L3JlbGF0ZWQtdXJscz48L3VybHM+PGlzYm4+MTA3Mi04MzY4PC9pc2Ju
Pjx0aXRsZXM+PHRpdGxlPkFzcGFyYWdpbmUtbWVkaWF0ZWQgc2VsZi1hc3NvY2lhdGlvbiBvZiBh
IG1vZGVsIHRyYW5zbWVtYnJhbmUgaGVsaXg8L3RpdGxlPjxzZWNvbmRhcnktdGl0bGU+TmF0IFN0
cnVjdCBCaW9sPC9zZWNvbmRhcnktdGl0bGU+PC90aXRsZXM+PHBhZ2VzPjE2MS02PC9wYWdlcz48
bnVtYmVyPjI8L251bWJlcj48Y29udHJpYnV0b3JzPjxhdXRob3JzPjxhdXRob3I+Q2hvbWEsIEMu
PC9hdXRob3I+PGF1dGhvcj5HcmF0a293c2tpLCBILjwvYXV0aG9yPjxhdXRob3I+TGVhciwgSi4g
RC48L2F1dGhvcj48YXV0aG9yPkRlR3JhZG8sIFcuIEYuPC9hdXRob3I+PC9hdXRob3JzPjwvY29u
dHJpYnV0b3JzPjxsYW5ndWFnZT5lbmc8L2xhbmd1YWdlPjxhZGRlZC1kYXRlIGZvcm1hdD0idXRj
Ij4xNzEyODA1MDIwPC9hZGRlZC1kYXRlPjxyZWYtdHlwZSBuYW1lPSJKb3VybmFsIEFydGljbGUi
PjE3PC9yZWYtdHlwZT48YXV0aC1hZGRyZXNzPkRlcGFydG1lbnQgb2YgQmlvY2hlbWlzdHJ5IGFu
ZCBCaW9waHlzaWNzLCBVbml2ZXJzaXR5IG9mIFBlbm5zeWx2YW5pYSwgU2Nob29sIG9mIE1lZGlj
aW5lLCBQaGlsYWRlbHBoaWEsIFBlbm5zeWx2YW5pYSAxOTEwNC02MDU5LCBVU0EuPC9hdXRoLWFk
ZHJlc3M+PHJlYy1udW1iZXI+OTY8L3JlYy1udW1iZXI+PGxhc3QtdXBkYXRlZC1kYXRlIGZvcm1h
dD0idXRjIj4xNzEyODA1MDIwPC9sYXN0LXVwZGF0ZWQtZGF0ZT48YWNjZXNzaW9uLW51bT4xMDY1
NTYyMDwvYWNjZXNzaW9uLW51bT48ZWxlY3Ryb25pYy1yZXNvdXJjZS1udW0+MTAuMTAzOC83MjQ0
MDwvZWxlY3Ryb25pYy1yZXNvdXJjZS1udW0+PHZvbHVtZT43PC92b2x1bWU+PC9yZWNvcmQ+PC9D
aXRlPjwvRW5kTm90ZT4A
</w:fldData>
        </w:fldChar>
      </w:r>
      <w:r w:rsidR="007126B1">
        <w:instrText xml:space="preserve"> ADDIN EN.CITE.DATA </w:instrText>
      </w:r>
      <w:r w:rsidR="007126B1">
        <w:fldChar w:fldCharType="end"/>
      </w:r>
      <w:r w:rsidR="001773B9">
        <w:fldChar w:fldCharType="separate"/>
      </w:r>
      <w:r w:rsidR="007126B1">
        <w:rPr>
          <w:noProof/>
        </w:rPr>
        <w:t>(Choma et al., 2000; Zhou et al., 2000; Zhou et al., 2001)</w:t>
      </w:r>
      <w:r w:rsidR="001773B9">
        <w:fldChar w:fldCharType="end"/>
      </w:r>
      <w:r w:rsidR="00867102">
        <w:t>. If we find that mutations</w:t>
      </w:r>
      <w:r w:rsidR="00D6774D">
        <w:t xml:space="preserve"> to </w:t>
      </w:r>
      <w:proofErr w:type="gramStart"/>
      <w:r w:rsidR="00D6774D">
        <w:t>particular residues</w:t>
      </w:r>
      <w:proofErr w:type="gramEnd"/>
      <w:r w:rsidR="00D6774D">
        <w:t xml:space="preserve"> increase or decrease association</w:t>
      </w:r>
      <w:r w:rsidR="00867102">
        <w:t>, we can</w:t>
      </w:r>
      <w:r w:rsidR="00D6774D">
        <w:t xml:space="preserve"> </w:t>
      </w:r>
      <w:r w:rsidR="00C235F4">
        <w:t xml:space="preserve">determine </w:t>
      </w:r>
      <w:r w:rsidR="00D6774D">
        <w:t>how different forces</w:t>
      </w:r>
      <w:r w:rsidR="00C235F4">
        <w:t xml:space="preserve"> influence association alongside changes in packing.</w:t>
      </w:r>
    </w:p>
    <w:p w14:paraId="74011B75" w14:textId="1522FAEE" w:rsidR="002D19A2" w:rsidRDefault="00C235F4" w:rsidP="00124D6D">
      <w:pPr>
        <w:pStyle w:val="TOC3"/>
      </w:pPr>
      <w:r w:rsidRPr="00BA6DD6">
        <w:t>Additionally, we can further assess the impact of</w:t>
      </w:r>
      <w:r>
        <w:t xml:space="preserve"> sidechain</w:t>
      </w:r>
      <w:r w:rsidRPr="00BA6DD6">
        <w:t xml:space="preserve"> packing on association by altering the backbone</w:t>
      </w:r>
      <w:r>
        <w:t xml:space="preserve"> sequence. </w:t>
      </w:r>
      <w:r w:rsidR="00C07735">
        <w:t>We have primarily used a poly-Leucine backbone in our previous research to assess dimerization of the interface. However, another approach is to</w:t>
      </w:r>
      <w:r>
        <w:t xml:space="preserve"> assess the </w:t>
      </w:r>
      <w:r w:rsidR="00C07735">
        <w:t xml:space="preserve">dimerization </w:t>
      </w:r>
      <w:r>
        <w:t>for sequences with the same interface on poly-Leucine, poly-Alanine, and poly-Valine backbones</w:t>
      </w:r>
      <w:r w:rsidR="00C07735">
        <w:t xml:space="preserve">. Changing Leu-&gt;Val results in the loss of a single </w:t>
      </w:r>
      <w:proofErr w:type="gramStart"/>
      <w:r w:rsidR="00C07735">
        <w:t>CH</w:t>
      </w:r>
      <w:r w:rsidR="00C07735" w:rsidRPr="00C07735">
        <w:rPr>
          <w:vertAlign w:val="subscript"/>
        </w:rPr>
        <w:t>2</w:t>
      </w:r>
      <w:r w:rsidR="00C07735">
        <w:t>, and</w:t>
      </w:r>
      <w:proofErr w:type="gramEnd"/>
      <w:r w:rsidR="00C07735">
        <w:t xml:space="preserve"> changing Val-&gt;Ala results in a loss of 2 CH</w:t>
      </w:r>
      <w:r w:rsidR="00C07735" w:rsidRPr="00C07735">
        <w:rPr>
          <w:vertAlign w:val="subscript"/>
        </w:rPr>
        <w:t>3</w:t>
      </w:r>
      <w:r w:rsidR="00C07735">
        <w:t xml:space="preserve">, both reducing the size of the sidechain. Each of these AAs </w:t>
      </w:r>
      <w:r w:rsidR="00124D6D">
        <w:t>undergoes sidechain packing, however, the loss of steric bulk from Leu-&gt;Val-&gt;Ala suggests that poly-Val and poly-Ala backbones would exhibit less van der Waals packing.</w:t>
      </w:r>
      <w:r w:rsidR="00C07735">
        <w:t xml:space="preserve"> By investigating how these small changes impact association of our design interfaces, </w:t>
      </w:r>
      <w:r>
        <w:t>we can gain insight into how minute changes in</w:t>
      </w:r>
      <w:r w:rsidR="00C07735">
        <w:t xml:space="preserve"> packing </w:t>
      </w:r>
      <w:r>
        <w:t xml:space="preserve">result in differences in association. </w:t>
      </w:r>
      <w:r w:rsidR="00C52E2B">
        <w:t>Additionally, t</w:t>
      </w:r>
      <w:r w:rsidR="00261D55">
        <w:t xml:space="preserve">hese experiments may give better insight into studying the van der Waals packing interactions with the membrane environment. This </w:t>
      </w:r>
      <w:r w:rsidR="00C82D1D">
        <w:t>includes</w:t>
      </w:r>
      <w:r w:rsidR="00261D55">
        <w:t xml:space="preserve"> a more detailed understanding of the entropic cost of these AAs</w:t>
      </w:r>
      <w:r w:rsidR="00C52E2B">
        <w:t xml:space="preserve"> on their</w:t>
      </w:r>
      <w:r w:rsidR="00261D55">
        <w:t xml:space="preserve"> role in MP stability. </w:t>
      </w:r>
      <w:r w:rsidR="00F452B6">
        <w:t xml:space="preserve">Overall, these experiments </w:t>
      </w:r>
      <w:r>
        <w:t xml:space="preserve">may </w:t>
      </w:r>
      <w:r w:rsidR="00F452B6">
        <w:t>allow us</w:t>
      </w:r>
      <w:r>
        <w:t xml:space="preserve"> to correlate the changes in association with change in AA size, </w:t>
      </w:r>
      <w:r w:rsidR="00C52E2B">
        <w:t xml:space="preserve">which could contribute to </w:t>
      </w:r>
      <w:r>
        <w:t>tun</w:t>
      </w:r>
      <w:r w:rsidR="00C52E2B">
        <w:t>ing</w:t>
      </w:r>
      <w:r>
        <w:t xml:space="preserve"> our van der Waals energy term to differences in steric bulk.</w:t>
      </w:r>
      <w:r w:rsidR="00C52E2B">
        <w:t xml:space="preserve"> These experiments may additionally give us insight into how to better predict the van der Waals packing between the membrane and the protein backbone.</w:t>
      </w:r>
      <w:r>
        <w:t xml:space="preserve"> </w:t>
      </w:r>
      <w:r w:rsidR="002D19A2">
        <w:br w:type="page"/>
      </w:r>
    </w:p>
    <w:p w14:paraId="633E880E" w14:textId="37889D29" w:rsidR="000C44D6" w:rsidRDefault="000C44D6" w:rsidP="00DB2172">
      <w:pPr>
        <w:pStyle w:val="ThesisTOC"/>
      </w:pPr>
      <w:bookmarkStart w:id="2" w:name="_Toc173449332"/>
      <w:r>
        <w:lastRenderedPageBreak/>
        <w:t>4.</w:t>
      </w:r>
      <w:r w:rsidR="0097724A">
        <w:t>3</w:t>
      </w:r>
      <w:r>
        <w:t xml:space="preserve"> Improving the</w:t>
      </w:r>
      <w:r w:rsidR="00316C9B">
        <w:t xml:space="preserve"> protein</w:t>
      </w:r>
      <w:r>
        <w:t xml:space="preserve"> design</w:t>
      </w:r>
      <w:r w:rsidR="00572A1C">
        <w:t xml:space="preserve"> algorithm</w:t>
      </w:r>
      <w:bookmarkEnd w:id="2"/>
    </w:p>
    <w:p w14:paraId="3CF1CE3A" w14:textId="42DD1382" w:rsidR="00316C9B" w:rsidRDefault="00316C9B" w:rsidP="00334867">
      <w:pPr>
        <w:spacing w:line="480" w:lineRule="auto"/>
        <w:ind w:firstLine="720"/>
        <w:jc w:val="both"/>
        <w:rPr>
          <w:rFonts w:ascii="Calibri" w:hAnsi="Calibri" w:cs="Calibri"/>
        </w:rPr>
      </w:pPr>
      <w:r w:rsidRPr="00316C9B">
        <w:rPr>
          <w:rFonts w:ascii="Calibri" w:hAnsi="Calibri" w:cs="Calibri"/>
        </w:rPr>
        <w:t xml:space="preserve">In </w:t>
      </w:r>
      <w:r w:rsidR="00640599">
        <w:rPr>
          <w:rFonts w:ascii="Calibri" w:hAnsi="Calibri" w:cs="Calibri"/>
        </w:rPr>
        <w:t>C</w:t>
      </w:r>
      <w:r w:rsidRPr="00316C9B">
        <w:rPr>
          <w:rFonts w:ascii="Calibri" w:hAnsi="Calibri" w:cs="Calibri"/>
        </w:rPr>
        <w:t xml:space="preserve">hapter 3, I detailed how I developed my protein design </w:t>
      </w:r>
      <w:r w:rsidR="00572A1C">
        <w:rPr>
          <w:rFonts w:ascii="Calibri" w:hAnsi="Calibri" w:cs="Calibri"/>
        </w:rPr>
        <w:t>algorithm</w:t>
      </w:r>
      <w:r w:rsidRPr="00316C9B">
        <w:rPr>
          <w:rFonts w:ascii="Calibri" w:hAnsi="Calibri" w:cs="Calibri"/>
        </w:rPr>
        <w:t xml:space="preserve">. </w:t>
      </w:r>
      <w:r w:rsidR="00572A1C">
        <w:rPr>
          <w:rFonts w:ascii="Calibri" w:hAnsi="Calibri" w:cs="Calibri"/>
        </w:rPr>
        <w:t xml:space="preserve">Although minor changes have been made throughout my research, </w:t>
      </w:r>
      <w:r w:rsidR="00261D55">
        <w:rPr>
          <w:rFonts w:ascii="Calibri" w:hAnsi="Calibri" w:cs="Calibri"/>
        </w:rPr>
        <w:t>a</w:t>
      </w:r>
      <w:r w:rsidR="00572A1C">
        <w:rPr>
          <w:rFonts w:ascii="Calibri" w:hAnsi="Calibri" w:cs="Calibri"/>
        </w:rPr>
        <w:t xml:space="preserve"> major</w:t>
      </w:r>
      <w:r w:rsidR="00261D55">
        <w:rPr>
          <w:rFonts w:ascii="Calibri" w:hAnsi="Calibri" w:cs="Calibri"/>
        </w:rPr>
        <w:t>ity of the</w:t>
      </w:r>
      <w:r w:rsidR="00572A1C">
        <w:rPr>
          <w:rFonts w:ascii="Calibri" w:hAnsi="Calibri" w:cs="Calibri"/>
        </w:rPr>
        <w:t xml:space="preserve"> program was built in 2021. Additionally, </w:t>
      </w:r>
      <w:r w:rsidR="00334867">
        <w:rPr>
          <w:rFonts w:ascii="Calibri" w:hAnsi="Calibri" w:cs="Calibri"/>
        </w:rPr>
        <w:t>a</w:t>
      </w:r>
      <w:r w:rsidR="00572A1C">
        <w:rPr>
          <w:rFonts w:ascii="Calibri" w:hAnsi="Calibri" w:cs="Calibri"/>
        </w:rPr>
        <w:t xml:space="preserve"> variety of machine learning algorithms have been developed that predict protein structures to near atomic precision. In particular, AlphaFold</w:t>
      </w:r>
      <w:r w:rsidR="00334867">
        <w:rPr>
          <w:rFonts w:ascii="Calibri" w:hAnsi="Calibri" w:cs="Calibri"/>
        </w:rPr>
        <w:t>2</w:t>
      </w:r>
      <w:r w:rsidR="00572A1C">
        <w:rPr>
          <w:rFonts w:ascii="Calibri" w:hAnsi="Calibri" w:cs="Calibri"/>
        </w:rPr>
        <w:t xml:space="preserve"> revolutionized the way that we look at the puzzle of solving protein structures.</w:t>
      </w:r>
      <w:r w:rsidR="009E68B3">
        <w:rPr>
          <w:rFonts w:ascii="Calibri" w:hAnsi="Calibri" w:cs="Calibri"/>
        </w:rPr>
        <w:t xml:space="preserve"> </w:t>
      </w:r>
      <w:r w:rsidR="00334867">
        <w:rPr>
          <w:rFonts w:ascii="Calibri" w:hAnsi="Calibri" w:cs="Calibri"/>
        </w:rPr>
        <w:t>My data suggests that I have successfully designed sequences that associate along the design</w:t>
      </w:r>
      <w:r w:rsidR="00C235F4">
        <w:rPr>
          <w:rFonts w:ascii="Calibri" w:hAnsi="Calibri" w:cs="Calibri"/>
        </w:rPr>
        <w:t>ed</w:t>
      </w:r>
      <w:r w:rsidR="00334867">
        <w:rPr>
          <w:rFonts w:ascii="Calibri" w:hAnsi="Calibri" w:cs="Calibri"/>
        </w:rPr>
        <w:t xml:space="preserve"> interface. </w:t>
      </w:r>
      <w:r w:rsidRPr="00316C9B">
        <w:rPr>
          <w:rFonts w:ascii="Calibri" w:hAnsi="Calibri" w:cs="Calibri"/>
        </w:rPr>
        <w:t xml:space="preserve">However, our energetic terms are unable to predict the ability for these proteins to associate. </w:t>
      </w:r>
      <w:r w:rsidR="00334867">
        <w:rPr>
          <w:rFonts w:ascii="Calibri" w:hAnsi="Calibri" w:cs="Calibri"/>
        </w:rPr>
        <w:t>Inspired by the recent literature and thinking of ways to continue the research, in this section I detail ways to develop and build off my algorithm for future research.</w:t>
      </w:r>
    </w:p>
    <w:p w14:paraId="204817D5" w14:textId="6B5F32F3" w:rsidR="001204A3" w:rsidRDefault="00A3033D" w:rsidP="00A3033D">
      <w:pPr>
        <w:pStyle w:val="ThesisTOC2"/>
      </w:pPr>
      <w:bookmarkStart w:id="3" w:name="_Toc173449333"/>
      <w:r>
        <w:rPr>
          <w:rFonts w:ascii="Times New Roman" w:hAnsi="Times New Roman" w:cs="Times New Roman"/>
          <w:noProof/>
          <w:kern w:val="0"/>
          <w:szCs w:val="24"/>
          <w14:ligatures w14:val="none"/>
        </w:rPr>
        <mc:AlternateContent>
          <mc:Choice Requires="wps">
            <w:drawing>
              <wp:anchor distT="45720" distB="45720" distL="114300" distR="114300" simplePos="0" relativeHeight="251664384" behindDoc="0" locked="0" layoutInCell="1" allowOverlap="1" wp14:anchorId="7700E89C" wp14:editId="3E328E30">
                <wp:simplePos x="0" y="0"/>
                <wp:positionH relativeFrom="margin">
                  <wp:align>left</wp:align>
                </wp:positionH>
                <wp:positionV relativeFrom="paragraph">
                  <wp:posOffset>2836301</wp:posOffset>
                </wp:positionV>
                <wp:extent cx="5930900" cy="457200"/>
                <wp:effectExtent l="0" t="0" r="0" b="0"/>
                <wp:wrapSquare wrapText="bothSides"/>
                <wp:docPr id="172268634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7200"/>
                        </a:xfrm>
                        <a:prstGeom prst="rect">
                          <a:avLst/>
                        </a:prstGeom>
                        <a:solidFill>
                          <a:srgbClr val="FFFFFF"/>
                        </a:solidFill>
                        <a:ln w="9525">
                          <a:noFill/>
                          <a:miter lim="800000"/>
                          <a:headEnd/>
                          <a:tailEnd/>
                        </a:ln>
                      </wps:spPr>
                      <wps:txbx>
                        <w:txbxContent>
                          <w:p w14:paraId="2D1BE740" w14:textId="6837C61D" w:rsidR="00A3033D" w:rsidRPr="00A3033D" w:rsidRDefault="00A3033D" w:rsidP="00A3033D">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1F3EB0">
                              <w:rPr>
                                <w:rFonts w:ascii="Calibri" w:hAnsi="Calibri" w:cs="Calibri"/>
                                <w:b/>
                                <w:bCs/>
                                <w:sz w:val="20"/>
                                <w:szCs w:val="20"/>
                              </w:rPr>
                              <w:t>2</w:t>
                            </w:r>
                            <w:r>
                              <w:rPr>
                                <w:rFonts w:ascii="Calibri" w:hAnsi="Calibri" w:cs="Calibri"/>
                                <w:b/>
                                <w:bCs/>
                                <w:sz w:val="20"/>
                                <w:szCs w:val="20"/>
                              </w:rPr>
                              <w:t xml:space="preserve"> Heterodimer Geometry</w:t>
                            </w:r>
                            <w:r w:rsidRPr="005716D2">
                              <w:rPr>
                                <w:rFonts w:ascii="Calibri" w:hAnsi="Calibri" w:cs="Calibri"/>
                                <w:b/>
                                <w:bCs/>
                                <w:sz w:val="20"/>
                                <w:szCs w:val="20"/>
                              </w:rPr>
                              <w:t xml:space="preserve">. </w:t>
                            </w:r>
                            <w:r>
                              <w:rPr>
                                <w:rFonts w:ascii="Calibri" w:hAnsi="Calibri" w:cs="Calibri"/>
                                <w:sz w:val="20"/>
                                <w:szCs w:val="20"/>
                              </w:rPr>
                              <w:t>Heterodimer</w:t>
                            </w:r>
                            <w:r w:rsidR="00C82D1D">
                              <w:rPr>
                                <w:rFonts w:ascii="Calibri" w:hAnsi="Calibri" w:cs="Calibri"/>
                                <w:sz w:val="20"/>
                                <w:szCs w:val="20"/>
                              </w:rPr>
                              <w:t>ic sequences</w:t>
                            </w:r>
                            <w:r w:rsidR="00077B9E">
                              <w:rPr>
                                <w:rFonts w:ascii="Calibri" w:hAnsi="Calibri" w:cs="Calibri"/>
                                <w:sz w:val="20"/>
                                <w:szCs w:val="20"/>
                              </w:rPr>
                              <w:t xml:space="preserve"> </w:t>
                            </w:r>
                            <w:r w:rsidR="00C82D1D">
                              <w:rPr>
                                <w:rFonts w:ascii="Calibri" w:hAnsi="Calibri" w:cs="Calibri"/>
                                <w:sz w:val="20"/>
                                <w:szCs w:val="20"/>
                              </w:rPr>
                              <w:t>do not need to have a symmetric geometry, where the z-shift and axial rotations of each helix can be different from its partner.</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00E89C" id="_x0000_s1027" type="#_x0000_t202" style="position:absolute;margin-left:0;margin-top:223.35pt;width:467pt;height:36pt;z-index:2516643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BwbHQIAACUEAAAOAAAAZHJzL2Uyb0RvYy54bWysU1Fv0zAQfkfiP1h+p0lLC2vUdBodRUiD&#10;IQ1+gOs4jYXjM2e3Sfn1OztZV8Ybwg8n23f+fPfdd6vrvjXsqNBrsCWfTnLOlJVQabsv+Y/v2zdX&#10;nPkgbCUMWFXyk/L8ev361apzhZpBA6ZSyAjE+qJzJW9CcEWWedmoVvgJOGXJWQO2ItAR91mFoiP0&#10;1mSzPH+XdYCVQ5DKe7q9HZx8nfDrWslwX9deBWZKTrmFZDHZXbTZeiWKPQrXaDmmIf4hi1ZoS5+e&#10;oW5FEOyA+i+oVksED3WYSGgzqGstVaqBqpnmL6p5aIRTqRYix7szTf7/wcqvxwf3DVnoP0BPDUxF&#10;eHcH8qdnFjaNsHt1gwhdo0RFH08jZVnnfDE+jVT7wkeQXfcFKmqyOARIQH2NbWSF6mSETg04nUlX&#10;fWCSLhfLt/kyJ5ck33zxnrqavhDF02uHPnxS0LK4KTlSUxO6ON75ELMRxVNI/MyD0dVWG5MOuN9t&#10;DLKjIAFs0xrR/wgzlnUlXy5mi4RsIb5P2mh1IIEa3Zb8Ko9rkExk46OtUkgQ2gx7ysTYkZ7IyMBN&#10;6Hc909XIXWRrB9WJ+EIY9EjzE+7J1AYoC2m046wB/P3yLsZR68nDWUeaLbn/dRCoODOfLfVmOZ3P&#10;o8jTIVHJGV56dpceYSVBlTxwNmw3IQ1GpM3CDfWw1one54zH0kiLifVxbqLYL88p6nm6148AAAD/&#10;/wMAUEsDBBQABgAIAAAAIQAxluke3QAAAAgBAAAPAAAAZHJzL2Rvd25yZXYueG1sTI9BT4NAEIXv&#10;Jv6HzZh4MXapUmiRoVETjdfW/oABtkBkZwm7LfTfO57s8c2bvPe9fDvbXp3N6DvHCMtFBMpw5eqO&#10;G4TD98fjGpQPxDX1jg3CxXjYFrc3OWW1m3hnzvvQKAlhnxFCG8KQae2r1ljyCzcYFu/oRktB5Njo&#10;eqRJwm2vn6Io0ZY6loaWBvPemupnf7IIx6/pYbWZys9wSHdx8kZdWroL4v3d/PoCKpg5/D/DH76g&#10;QyFMpTtx7VWPIEMCQhwnKSixN8+xXEqE1XKdgi5yfT2g+AUAAP//AwBQSwECLQAUAAYACAAAACEA&#10;toM4kv4AAADhAQAAEwAAAAAAAAAAAAAAAAAAAAAAW0NvbnRlbnRfVHlwZXNdLnhtbFBLAQItABQA&#10;BgAIAAAAIQA4/SH/1gAAAJQBAAALAAAAAAAAAAAAAAAAAC8BAABfcmVscy8ucmVsc1BLAQItABQA&#10;BgAIAAAAIQD9PBwbHQIAACUEAAAOAAAAAAAAAAAAAAAAAC4CAABkcnMvZTJvRG9jLnhtbFBLAQIt&#10;ABQABgAIAAAAIQAxluke3QAAAAgBAAAPAAAAAAAAAAAAAAAAAHcEAABkcnMvZG93bnJldi54bWxQ&#10;SwUGAAAAAAQABADzAAAAgQUAAAAA&#10;" stroked="f">
                <v:textbox>
                  <w:txbxContent>
                    <w:p w14:paraId="2D1BE740" w14:textId="6837C61D" w:rsidR="00A3033D" w:rsidRPr="00A3033D" w:rsidRDefault="00A3033D" w:rsidP="00A3033D">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sidR="001F3EB0">
                        <w:rPr>
                          <w:rFonts w:ascii="Calibri" w:hAnsi="Calibri" w:cs="Calibri"/>
                          <w:b/>
                          <w:bCs/>
                          <w:sz w:val="20"/>
                          <w:szCs w:val="20"/>
                        </w:rPr>
                        <w:t>2</w:t>
                      </w:r>
                      <w:r>
                        <w:rPr>
                          <w:rFonts w:ascii="Calibri" w:hAnsi="Calibri" w:cs="Calibri"/>
                          <w:b/>
                          <w:bCs/>
                          <w:sz w:val="20"/>
                          <w:szCs w:val="20"/>
                        </w:rPr>
                        <w:t xml:space="preserve"> Heterodimer Geometry</w:t>
                      </w:r>
                      <w:r w:rsidRPr="005716D2">
                        <w:rPr>
                          <w:rFonts w:ascii="Calibri" w:hAnsi="Calibri" w:cs="Calibri"/>
                          <w:b/>
                          <w:bCs/>
                          <w:sz w:val="20"/>
                          <w:szCs w:val="20"/>
                        </w:rPr>
                        <w:t xml:space="preserve">. </w:t>
                      </w:r>
                      <w:r>
                        <w:rPr>
                          <w:rFonts w:ascii="Calibri" w:hAnsi="Calibri" w:cs="Calibri"/>
                          <w:sz w:val="20"/>
                          <w:szCs w:val="20"/>
                        </w:rPr>
                        <w:t>Heterodimer</w:t>
                      </w:r>
                      <w:r w:rsidR="00C82D1D">
                        <w:rPr>
                          <w:rFonts w:ascii="Calibri" w:hAnsi="Calibri" w:cs="Calibri"/>
                          <w:sz w:val="20"/>
                          <w:szCs w:val="20"/>
                        </w:rPr>
                        <w:t>ic sequences</w:t>
                      </w:r>
                      <w:r w:rsidR="00077B9E">
                        <w:rPr>
                          <w:rFonts w:ascii="Calibri" w:hAnsi="Calibri" w:cs="Calibri"/>
                          <w:sz w:val="20"/>
                          <w:szCs w:val="20"/>
                        </w:rPr>
                        <w:t xml:space="preserve"> </w:t>
                      </w:r>
                      <w:r w:rsidR="00C82D1D">
                        <w:rPr>
                          <w:rFonts w:ascii="Calibri" w:hAnsi="Calibri" w:cs="Calibri"/>
                          <w:sz w:val="20"/>
                          <w:szCs w:val="20"/>
                        </w:rPr>
                        <w:t>do not need to have a symmetric geometry, where the z-shift and axial rotations of each helix can be different from its partner.</w:t>
                      </w:r>
                    </w:p>
                  </w:txbxContent>
                </v:textbox>
                <w10:wrap type="square" anchorx="margin"/>
              </v:shape>
            </w:pict>
          </mc:Fallback>
        </mc:AlternateContent>
      </w:r>
      <w:r w:rsidR="001204A3">
        <w:rPr>
          <w:noProof/>
        </w:rPr>
        <w:drawing>
          <wp:anchor distT="0" distB="0" distL="114300" distR="114300" simplePos="0" relativeHeight="251661312" behindDoc="0" locked="0" layoutInCell="1" allowOverlap="1" wp14:anchorId="65EEB67D" wp14:editId="4BE76F0B">
            <wp:simplePos x="0" y="0"/>
            <wp:positionH relativeFrom="margin">
              <wp:align>center</wp:align>
            </wp:positionH>
            <wp:positionV relativeFrom="paragraph">
              <wp:posOffset>234022</wp:posOffset>
            </wp:positionV>
            <wp:extent cx="2210435" cy="2549525"/>
            <wp:effectExtent l="0" t="0" r="0" b="3175"/>
            <wp:wrapTopAndBottom/>
            <wp:docPr id="8810698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10435" cy="25495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C44D6">
        <w:t>4.</w:t>
      </w:r>
      <w:r w:rsidR="0097724A">
        <w:t>3.</w:t>
      </w:r>
      <w:r w:rsidR="00BB346E">
        <w:t>1</w:t>
      </w:r>
      <w:r w:rsidR="000C44D6">
        <w:t xml:space="preserve"> Heterodimer design</w:t>
      </w:r>
      <w:bookmarkEnd w:id="3"/>
    </w:p>
    <w:p w14:paraId="1E5F76DE" w14:textId="725ADE80" w:rsidR="00B124D1" w:rsidRPr="00B124D1" w:rsidRDefault="0060288B" w:rsidP="00A4522E">
      <w:pPr>
        <w:pStyle w:val="TOC3"/>
      </w:pPr>
      <w:r>
        <w:t xml:space="preserve">My research focused on assessing the stability of </w:t>
      </w:r>
      <w:r w:rsidR="00A039CB">
        <w:t>homodimer</w:t>
      </w:r>
      <w:r>
        <w:t xml:space="preserve"> proteins, partially due to their simplicity to design.</w:t>
      </w:r>
      <w:r w:rsidR="006070BE">
        <w:t xml:space="preserve"> </w:t>
      </w:r>
      <w:r w:rsidR="006070BE" w:rsidRPr="00B124D1">
        <w:t xml:space="preserve">When designing homodimer sequences, </w:t>
      </w:r>
      <w:r w:rsidR="006070BE">
        <w:t xml:space="preserve">we take advantage of symmetry: </w:t>
      </w:r>
      <w:r w:rsidR="00727912">
        <w:t>H</w:t>
      </w:r>
      <w:r w:rsidR="006070BE">
        <w:t>elices are made up of the same sequence and each helix is placed at the same geometric value for each term</w:t>
      </w:r>
      <w:r w:rsidR="006070BE" w:rsidRPr="00B124D1">
        <w:t>.</w:t>
      </w:r>
      <w:r>
        <w:t xml:space="preserve"> </w:t>
      </w:r>
      <w:r w:rsidR="009023B0">
        <w:t xml:space="preserve">However, </w:t>
      </w:r>
      <w:r>
        <w:t xml:space="preserve">important biological interactions like </w:t>
      </w:r>
      <w:r w:rsidR="00B24D8F">
        <w:t xml:space="preserve">regulating gene expression are carried about by heterodimeric receptor tyrosine kinases </w:t>
      </w:r>
      <w:r w:rsidR="00B24D8F">
        <w:fldChar w:fldCharType="begin"/>
      </w:r>
      <w:r w:rsidR="00B24D8F">
        <w:instrText xml:space="preserve"> ADDIN EN.CITE &lt;EndNote&gt;&lt;Cite&gt;&lt;Author&gt;Del Piccolo&lt;/Author&gt;&lt;Year&gt;2017&lt;/Year&gt;&lt;IDText&gt;A New Method to Study Heterodimerization of Membrane Proteins and Its Application to Fibroblast Growth Factor Receptors&lt;/IDText&gt;&lt;DisplayText&gt;(Del Piccolo et al., 2017)&lt;/DisplayText&gt;&lt;record&gt;&lt;dates&gt;&lt;pub-dates&gt;&lt;date&gt;2024/08/02&lt;/date&gt;&lt;/pub-dates&gt;&lt;year&gt;2017&lt;/year&gt;&lt;/dates&gt;&lt;urls&gt;&lt;related-urls&gt;&lt;url&gt;https://doi.org/10.1074/jbc.M116.755777&lt;/url&gt;&lt;/related-urls&gt;&lt;/urls&gt;&lt;titles&gt;&lt;title&gt;A New Method to Study Heterodimerization of Membrane Proteins and Its Application to Fibroblast Growth Factor Receptors&lt;/title&gt;&lt;secondary-title&gt;Journal of Biological Chemistry&lt;/secondary-title&gt;&lt;/titles&gt;&lt;pages&gt;1288-1301&lt;/pages&gt;&lt;number&gt;4&lt;/number&gt;&lt;contributors&gt;&lt;authors&gt;&lt;author&gt;Del Piccolo, Nuala&lt;/author&gt;&lt;author&gt;Sarabipour, Sarvenaz&lt;/author&gt;&lt;author&gt;Hristova, Kalina&lt;/author&gt;&lt;/authors&gt;&lt;/contributors&gt;&lt;added-date format="utc"&gt;1722616044&lt;/added-date&gt;&lt;ref-type name="Journal Article"&gt;17&lt;/ref-type&gt;&lt;rec-number&gt;221&lt;/rec-number&gt;&lt;publisher&gt;Elsevier&lt;/publisher&gt;&lt;last-updated-date format="utc"&gt;1722616044&lt;/last-updated-date&gt;&lt;volume&gt;292&lt;/volume&gt;&lt;/record&gt;&lt;/Cite&gt;&lt;/EndNote&gt;</w:instrText>
      </w:r>
      <w:r w:rsidR="00B24D8F">
        <w:fldChar w:fldCharType="separate"/>
      </w:r>
      <w:r w:rsidR="00B24D8F">
        <w:rPr>
          <w:noProof/>
        </w:rPr>
        <w:t>(Del Piccolo et al., 2017)</w:t>
      </w:r>
      <w:r w:rsidR="00B24D8F">
        <w:fldChar w:fldCharType="end"/>
      </w:r>
      <w:r>
        <w:t xml:space="preserve">. </w:t>
      </w:r>
      <w:r w:rsidR="00B124D1" w:rsidRPr="00B124D1">
        <w:t xml:space="preserve">I am currently working with another graduate student </w:t>
      </w:r>
      <w:r w:rsidR="00B124D1" w:rsidRPr="00B124D1">
        <w:lastRenderedPageBreak/>
        <w:t>in the lab to develop our protein design algorithm for heterodimer sequences. Heterodimer design adds multiple variables for design</w:t>
      </w:r>
      <w:r w:rsidR="006070BE">
        <w:t>, namely each helix composed of a different sequence and can be placed at non-symmetric geometries</w:t>
      </w:r>
      <w:r w:rsidR="00B124D1" w:rsidRPr="00B124D1">
        <w:t>.</w:t>
      </w:r>
      <w:r w:rsidR="006070BE">
        <w:t xml:space="preserve"> The two most important geometric terms for heterodimer design are the axial rotation and the z-shift.</w:t>
      </w:r>
      <w:r w:rsidR="00B124D1" w:rsidRPr="00B124D1">
        <w:t xml:space="preserve"> Each of these terms</w:t>
      </w:r>
      <w:r w:rsidR="006070BE">
        <w:t xml:space="preserve"> </w:t>
      </w:r>
      <w:r w:rsidR="001F3EB0">
        <w:t xml:space="preserve">helps to </w:t>
      </w:r>
      <w:r w:rsidR="006070BE">
        <w:t>define</w:t>
      </w:r>
      <w:r w:rsidR="001F3EB0">
        <w:t xml:space="preserve"> where</w:t>
      </w:r>
      <w:r w:rsidR="006070BE">
        <w:t xml:space="preserve"> the crossing point of the i</w:t>
      </w:r>
      <w:r w:rsidR="00B124D1" w:rsidRPr="00B124D1">
        <w:t>nterfac</w:t>
      </w:r>
      <w:r w:rsidR="006070BE">
        <w:t>e</w:t>
      </w:r>
      <w:r w:rsidR="001F3EB0">
        <w:t xml:space="preserve"> is found, with </w:t>
      </w:r>
      <w:r w:rsidR="00B124D1" w:rsidRPr="00B124D1">
        <w:t xml:space="preserve">respect to </w:t>
      </w:r>
      <w:r w:rsidR="001F3EB0">
        <w:t>the individual</w:t>
      </w:r>
      <w:r w:rsidR="00B124D1" w:rsidRPr="00B124D1">
        <w:t xml:space="preserve"> helix</w:t>
      </w:r>
      <w:r w:rsidR="005D4074">
        <w:t xml:space="preserve"> (</w:t>
      </w:r>
      <w:r w:rsidR="001F3EB0" w:rsidRPr="001F3EB0">
        <w:t>Figure 4.2</w:t>
      </w:r>
      <w:r w:rsidR="00727912">
        <w:t xml:space="preserve">). </w:t>
      </w:r>
      <w:r w:rsidR="00B124D1" w:rsidRPr="00B124D1">
        <w:t>With this increased geometric search space, the</w:t>
      </w:r>
      <w:r w:rsidR="00867068">
        <w:t xml:space="preserve"> parts of the</w:t>
      </w:r>
      <w:r w:rsidR="00B124D1" w:rsidRPr="00B124D1">
        <w:t xml:space="preserve"> algorithm that rel</w:t>
      </w:r>
      <w:r w:rsidR="00867068">
        <w:t>y</w:t>
      </w:r>
      <w:r w:rsidR="00B124D1" w:rsidRPr="00B124D1">
        <w:t xml:space="preserve"> on symmetry </w:t>
      </w:r>
      <w:r w:rsidR="00867068">
        <w:t>are</w:t>
      </w:r>
      <w:r w:rsidR="00B124D1" w:rsidRPr="00B124D1">
        <w:t xml:space="preserve"> no longer applicable and must be developed </w:t>
      </w:r>
      <w:r>
        <w:t>for</w:t>
      </w:r>
      <w:r w:rsidR="00B124D1" w:rsidRPr="00B124D1">
        <w:t xml:space="preserve"> individual helices.</w:t>
      </w:r>
    </w:p>
    <w:p w14:paraId="75260E04" w14:textId="25D1116C" w:rsidR="001204A3" w:rsidRDefault="00867068" w:rsidP="00077B9E">
      <w:pPr>
        <w:pStyle w:val="TOC3"/>
      </w:pPr>
      <w:r>
        <w:t>A</w:t>
      </w:r>
      <w:r w:rsidR="00B124D1" w:rsidRPr="00B124D1">
        <w:t xml:space="preserve">s an initial approach we aim to design heterodimeric </w:t>
      </w:r>
      <w:proofErr w:type="spellStart"/>
      <w:r w:rsidR="00B124D1" w:rsidRPr="00B124D1">
        <w:t>GAS</w:t>
      </w:r>
      <w:r w:rsidR="00B124D1" w:rsidRPr="0060288B">
        <w:rPr>
          <w:vertAlign w:val="subscript"/>
        </w:rPr>
        <w:t>right</w:t>
      </w:r>
      <w:proofErr w:type="spellEnd"/>
      <w:r w:rsidR="0060288B">
        <w:t xml:space="preserve"> sequences</w:t>
      </w:r>
      <w:r w:rsidR="00B124D1" w:rsidRPr="00B124D1">
        <w:t xml:space="preserve">. </w:t>
      </w:r>
      <w:r w:rsidR="006A7938">
        <w:t xml:space="preserve">Although heterodimers </w:t>
      </w:r>
      <w:r w:rsidR="005B67EF">
        <w:t xml:space="preserve">are not necessarily symmetric like homodimers, it is possible for heterodimers to have symmetric geometries. </w:t>
      </w:r>
      <w:r w:rsidR="006A7938">
        <w:t>Therefore, attempting to design heterodimer sequences from known homodimer geometries is a reasonable initial approach.</w:t>
      </w:r>
      <w:r w:rsidR="006A7938" w:rsidRPr="00B23C39">
        <w:t xml:space="preserve"> </w:t>
      </w:r>
      <w:r w:rsidR="00B124D1" w:rsidRPr="00B124D1">
        <w:t xml:space="preserve">As </w:t>
      </w:r>
      <w:r w:rsidR="005D4074">
        <w:t xml:space="preserve">starting </w:t>
      </w:r>
      <w:r w:rsidR="00B124D1" w:rsidRPr="00B124D1">
        <w:t xml:space="preserve">geometries to </w:t>
      </w:r>
      <w:r w:rsidR="005D4074">
        <w:t>design</w:t>
      </w:r>
      <w:r w:rsidR="00B124D1" w:rsidRPr="00B124D1">
        <w:t xml:space="preserve">, we </w:t>
      </w:r>
      <w:r w:rsidR="00A039CB">
        <w:t>can use</w:t>
      </w:r>
      <w:r w:rsidR="00B124D1" w:rsidRPr="00B124D1">
        <w:t xml:space="preserve"> </w:t>
      </w:r>
      <w:r w:rsidR="00B23C39">
        <w:t xml:space="preserve">data from known </w:t>
      </w:r>
      <w:proofErr w:type="spellStart"/>
      <w:r w:rsidR="00B124D1" w:rsidRPr="00B124D1">
        <w:t>GAS</w:t>
      </w:r>
      <w:r w:rsidR="00B124D1" w:rsidRPr="00A039CB">
        <w:rPr>
          <w:vertAlign w:val="subscript"/>
        </w:rPr>
        <w:t>right</w:t>
      </w:r>
      <w:proofErr w:type="spellEnd"/>
      <w:r w:rsidR="00B124D1" w:rsidRPr="00B124D1">
        <w:t xml:space="preserve"> </w:t>
      </w:r>
      <w:r w:rsidR="00B23C39">
        <w:t>proteins</w:t>
      </w:r>
      <w:r w:rsidR="00B124D1" w:rsidRPr="00B124D1">
        <w:t>.</w:t>
      </w:r>
      <w:r w:rsidR="00B23C39">
        <w:t xml:space="preserve"> </w:t>
      </w:r>
      <w:r w:rsidR="00B23C39" w:rsidRPr="00B23C39">
        <w:t xml:space="preserve">In a previous study in our lab, we found that distinct geometries in </w:t>
      </w:r>
      <w:proofErr w:type="spellStart"/>
      <w:r w:rsidR="00B23C39" w:rsidRPr="00B23C39">
        <w:t>GAS</w:t>
      </w:r>
      <w:r w:rsidR="00B23C39" w:rsidRPr="00B23C39">
        <w:rPr>
          <w:vertAlign w:val="subscript"/>
        </w:rPr>
        <w:t>right</w:t>
      </w:r>
      <w:proofErr w:type="spellEnd"/>
      <w:r w:rsidR="00B23C39" w:rsidRPr="00B23C39">
        <w:t xml:space="preserve"> </w:t>
      </w:r>
      <w:r w:rsidR="00124D6D" w:rsidRPr="00B23C39">
        <w:t>result</w:t>
      </w:r>
      <w:r w:rsidR="00B23C39" w:rsidRPr="00B23C39">
        <w:t xml:space="preserve"> in different levels of association</w:t>
      </w:r>
      <w:r w:rsidR="00124D6D">
        <w:t xml:space="preserve"> </w:t>
      </w:r>
      <w:r w:rsidR="00D724C9">
        <w:fldChar w:fldCharType="begin"/>
      </w:r>
      <w:r w:rsidR="00D724C9">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D724C9">
        <w:fldChar w:fldCharType="separate"/>
      </w:r>
      <w:r w:rsidR="00D724C9">
        <w:rPr>
          <w:noProof/>
        </w:rPr>
        <w:t>(Anderson et al., 2017)</w:t>
      </w:r>
      <w:r w:rsidR="00D724C9">
        <w:fldChar w:fldCharType="end"/>
      </w:r>
      <w:r w:rsidR="00B23C39" w:rsidRPr="00B23C39">
        <w:t xml:space="preserve">. However, this was only </w:t>
      </w:r>
      <w:r w:rsidR="00124D6D">
        <w:t xml:space="preserve">for </w:t>
      </w:r>
      <w:r w:rsidR="00B23C39" w:rsidRPr="00B23C39">
        <w:t xml:space="preserve">a small study of 26 proteins. Combining the </w:t>
      </w:r>
      <w:proofErr w:type="spellStart"/>
      <w:r w:rsidR="00B23C39" w:rsidRPr="00B23C39">
        <w:t>GAS</w:t>
      </w:r>
      <w:r w:rsidR="00B23C39" w:rsidRPr="00B23C39">
        <w:rPr>
          <w:vertAlign w:val="subscript"/>
        </w:rPr>
        <w:t>right</w:t>
      </w:r>
      <w:proofErr w:type="spellEnd"/>
      <w:r w:rsidR="00B23C39" w:rsidRPr="00B23C39">
        <w:t xml:space="preserve"> </w:t>
      </w:r>
      <w:r w:rsidR="00B23C39">
        <w:t>designs in my study and other</w:t>
      </w:r>
      <w:r w:rsidR="00B23C39" w:rsidRPr="00B23C39">
        <w:t xml:space="preserve"> research in the lab, we now have a database of hundreds of </w:t>
      </w:r>
      <w:proofErr w:type="spellStart"/>
      <w:r w:rsidR="00B23C39" w:rsidRPr="00B23C39">
        <w:t>GAS</w:t>
      </w:r>
      <w:r w:rsidR="00B23C39" w:rsidRPr="00B23C39">
        <w:rPr>
          <w:vertAlign w:val="subscript"/>
        </w:rPr>
        <w:t>right</w:t>
      </w:r>
      <w:proofErr w:type="spellEnd"/>
      <w:r w:rsidR="00B23C39" w:rsidRPr="00B23C39">
        <w:t xml:space="preserve"> </w:t>
      </w:r>
      <w:r w:rsidR="00B23C39">
        <w:t>homodimers</w:t>
      </w:r>
      <w:r w:rsidR="00B23C39" w:rsidRPr="00B23C39">
        <w:t>. We can further pinpoint local geometries for different levels of protein association.</w:t>
      </w:r>
      <w:r w:rsidR="006A7938">
        <w:t xml:space="preserve"> </w:t>
      </w:r>
      <w:r w:rsidR="00B23C39" w:rsidRPr="00B23C39">
        <w:t>By aggregat</w:t>
      </w:r>
      <w:r w:rsidR="00154C89">
        <w:t>ing these geometries</w:t>
      </w:r>
      <w:r w:rsidR="00C07735">
        <w:t xml:space="preserve"> from our previous research</w:t>
      </w:r>
      <w:r w:rsidR="00B23C39" w:rsidRPr="00B23C39">
        <w:t xml:space="preserve">, we can identify input geometries to start </w:t>
      </w:r>
      <w:r w:rsidR="00B23C39">
        <w:t xml:space="preserve">designing heterodimeric </w:t>
      </w:r>
      <w:proofErr w:type="spellStart"/>
      <w:r w:rsidR="00B23C39">
        <w:t>GAS</w:t>
      </w:r>
      <w:r w:rsidR="00B23C39" w:rsidRPr="00B23C39">
        <w:rPr>
          <w:vertAlign w:val="subscript"/>
        </w:rPr>
        <w:t>right</w:t>
      </w:r>
      <w:proofErr w:type="spellEnd"/>
      <w:r w:rsidR="00B23C39">
        <w:t xml:space="preserve"> proteins</w:t>
      </w:r>
      <w:r w:rsidR="00C07735">
        <w:t xml:space="preserve"> (</w:t>
      </w:r>
      <w:r w:rsidR="00C07735" w:rsidRPr="00C07735">
        <w:rPr>
          <w:b/>
          <w:bCs/>
        </w:rPr>
        <w:t>plan to make figure</w:t>
      </w:r>
      <w:r w:rsidR="00E370F1">
        <w:rPr>
          <w:b/>
          <w:bCs/>
        </w:rPr>
        <w:t>/table</w:t>
      </w:r>
      <w:r w:rsidR="00C07735">
        <w:rPr>
          <w:b/>
          <w:bCs/>
        </w:rPr>
        <w:t xml:space="preserve"> for this</w:t>
      </w:r>
      <w:r w:rsidR="00C07735" w:rsidRPr="00C07735">
        <w:rPr>
          <w:b/>
          <w:bCs/>
        </w:rPr>
        <w:t xml:space="preserve"> here</w:t>
      </w:r>
      <w:r w:rsidR="00C07735">
        <w:t>)</w:t>
      </w:r>
      <w:r w:rsidR="005524CC">
        <w:t>.</w:t>
      </w:r>
    </w:p>
    <w:p w14:paraId="69EB643F" w14:textId="69F56D70" w:rsidR="00F9740A" w:rsidRPr="00F9740A" w:rsidRDefault="00490F18" w:rsidP="00F9740A">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670528" behindDoc="0" locked="0" layoutInCell="1" allowOverlap="1" wp14:anchorId="71DA1985" wp14:editId="56A7CB75">
                <wp:simplePos x="0" y="0"/>
                <wp:positionH relativeFrom="margin">
                  <wp:align>left</wp:align>
                </wp:positionH>
                <wp:positionV relativeFrom="paragraph">
                  <wp:posOffset>3229201</wp:posOffset>
                </wp:positionV>
                <wp:extent cx="5930900" cy="603250"/>
                <wp:effectExtent l="0" t="0" r="0" b="6350"/>
                <wp:wrapSquare wrapText="bothSides"/>
                <wp:docPr id="179286694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756BA9C0" w14:textId="77777777"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3 Heterodimer design strategy</w:t>
                            </w:r>
                            <w:r w:rsidRPr="005716D2">
                              <w:rPr>
                                <w:rFonts w:ascii="Calibri" w:hAnsi="Calibri" w:cs="Calibri"/>
                                <w:b/>
                                <w:bCs/>
                                <w:sz w:val="20"/>
                                <w:szCs w:val="20"/>
                              </w:rPr>
                              <w:t xml:space="preserve">. </w:t>
                            </w:r>
                            <w:r>
                              <w:rPr>
                                <w:rFonts w:ascii="Calibri" w:hAnsi="Calibri" w:cs="Calibri"/>
                                <w:sz w:val="20"/>
                                <w:szCs w:val="20"/>
                              </w:rPr>
                              <w:t>To simplify heterodimer design, we can take known non-homodimerizing sequences (templates) from previous research and design a sequence to associate with it (desig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DA1985" id="_x0000_s1028" type="#_x0000_t202" style="position:absolute;margin-left:0;margin-top:254.25pt;width:467pt;height:47.5pt;z-index:25167052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Jn6IQIAACUEAAAOAAAAZHJzL2Uyb0RvYy54bWysU8Fu2zAMvQ/YPwi6L3bcpGuMOEWXLsOA&#10;bh3Q7QNkWY6FyaJGKbG7rx+lpGmQ3YbpIIgi9UQ+Pi5vx96wvUKvwVZ8Osk5U1ZCo+224j++b97d&#10;cOaDsI0wYFXFn5Xnt6u3b5aDK1UBHZhGISMQ68vBVbwLwZVZ5mWneuEn4JQlZwvYi0AmbrMGxUDo&#10;vcmKPL/OBsDGIUjlPd3eH5x8lfDbVsnw2LZeBWYqTrmFtGPa67hnq6Uotyhcp+UxDfEPWfRCW/r0&#10;BHUvgmA71H9B9VoieGjDREKfQdtqqVINVM00v6jmqRNOpVqIHO9ONPn/Byu/7p/cN2Rh/AAjNTAV&#10;4d0DyJ+eWVh3wm7VHSIMnRINfTyNlGWD8+XxaaTalz6C1MMXaKjJYhcgAY0t9pEVqpMROjXg+US6&#10;GgOTdDlfXOWLnFySfNf5VTFPXclE+fLaoQ+fFPQsHiqO1NSELvYPPsRsRPkSEj/zYHSz0cYkA7f1&#10;2iDbCxLAJq1UwEWYsWyo+GJezBOyhfg+aaPXgQRqdF/xmzyug2QiGx9tk0KC0OZwpkyMPdITGTlw&#10;E8Z6ZLqpeBHfRrZqaJ6JL4SDHml+wiNtrQHKQhrtOOsAf1/exThqPXk4G0izFfe/dgIVZ+azpd4s&#10;prNZFHkyZvP3BRl47qnPPcJKgqp44OxwXIc0GJE2C3fUw1Ynel8zPpZGWkysH+cmiv3cTlGv0736&#10;AwAA//8DAFBLAwQUAAYACAAAACEA4028Rt4AAAAIAQAADwAAAGRycy9kb3ducmV2LnhtbEyPwU7D&#10;MBBE70j8g7WVuCBqQ5u0DdlUgATi2tIPcGI3iRqvo9ht0r9nOdHj7Kxm3uTbyXXiYofQekJ4nisQ&#10;lipvWqoRDj+fT2sQIWoyuvNkEa42wLa4v8t1ZvxIO3vZx1pwCIVMIzQx9pmUoWqs02Hue0vsHf3g&#10;dGQ51NIMeuRw18kXpVLpdEvc0OjefjS2Ou3PDuH4PT4mm7H8iofVbpm+63ZV+iviw2x6ewUR7RT/&#10;n+EPn9GhYKbSn8kE0SHwkIiQqHUCgu3NYsmXEiFViwRkkcvbAcUvAAAA//8DAFBLAQItABQABgAI&#10;AAAAIQC2gziS/gAAAOEBAAATAAAAAAAAAAAAAAAAAAAAAABbQ29udGVudF9UeXBlc10ueG1sUEsB&#10;Ai0AFAAGAAgAAAAhADj9If/WAAAAlAEAAAsAAAAAAAAAAAAAAAAALwEAAF9yZWxzLy5yZWxzUEsB&#10;Ai0AFAAGAAgAAAAhAHgEmfohAgAAJQQAAA4AAAAAAAAAAAAAAAAALgIAAGRycy9lMm9Eb2MueG1s&#10;UEsBAi0AFAAGAAgAAAAhAONNvEbeAAAACAEAAA8AAAAAAAAAAAAAAAAAewQAAGRycy9kb3ducmV2&#10;LnhtbFBLBQYAAAAABAAEAPMAAACGBQAAAAA=&#10;" stroked="f">
                <v:textbox>
                  <w:txbxContent>
                    <w:p w14:paraId="756BA9C0" w14:textId="77777777"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3 Heterodimer design strategy</w:t>
                      </w:r>
                      <w:r w:rsidRPr="005716D2">
                        <w:rPr>
                          <w:rFonts w:ascii="Calibri" w:hAnsi="Calibri" w:cs="Calibri"/>
                          <w:b/>
                          <w:bCs/>
                          <w:sz w:val="20"/>
                          <w:szCs w:val="20"/>
                        </w:rPr>
                        <w:t xml:space="preserve">. </w:t>
                      </w:r>
                      <w:r>
                        <w:rPr>
                          <w:rFonts w:ascii="Calibri" w:hAnsi="Calibri" w:cs="Calibri"/>
                          <w:sz w:val="20"/>
                          <w:szCs w:val="20"/>
                        </w:rPr>
                        <w:t>To simplify heterodimer design, we can take known non-homodimerizing sequences (templates) from previous research and design a sequence to associate with it (design).</w:t>
                      </w:r>
                    </w:p>
                  </w:txbxContent>
                </v:textbox>
                <w10:wrap type="square" anchorx="margin"/>
              </v:shape>
            </w:pict>
          </mc:Fallback>
        </mc:AlternateContent>
      </w:r>
      <w:r>
        <w:rPr>
          <w:noProof/>
        </w:rPr>
        <w:t xml:space="preserve"> </w:t>
      </w:r>
      <w:r>
        <w:rPr>
          <w:noProof/>
        </w:rPr>
        <w:drawing>
          <wp:anchor distT="0" distB="0" distL="114300" distR="114300" simplePos="0" relativeHeight="251668480" behindDoc="0" locked="0" layoutInCell="1" allowOverlap="1" wp14:anchorId="1D5286B7" wp14:editId="7382A11C">
            <wp:simplePos x="0" y="0"/>
            <wp:positionH relativeFrom="column">
              <wp:posOffset>1252525</wp:posOffset>
            </wp:positionH>
            <wp:positionV relativeFrom="paragraph">
              <wp:posOffset>0</wp:posOffset>
            </wp:positionV>
            <wp:extent cx="3397250" cy="3214370"/>
            <wp:effectExtent l="0" t="0" r="0" b="5080"/>
            <wp:wrapTopAndBottom/>
            <wp:docPr id="1676563393" name="Picture 4" descr="A diagram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563393" name="Picture 4" descr="A diagram of a dna structur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397250" cy="3214370"/>
                    </a:xfrm>
                    <a:prstGeom prst="rect">
                      <a:avLst/>
                    </a:prstGeom>
                  </pic:spPr>
                </pic:pic>
              </a:graphicData>
            </a:graphic>
          </wp:anchor>
        </w:drawing>
      </w:r>
    </w:p>
    <w:p w14:paraId="66A277E6" w14:textId="4BAAF363" w:rsidR="00346BA7" w:rsidRDefault="00E86C6F" w:rsidP="00346BA7">
      <w:pPr>
        <w:pStyle w:val="TOC3"/>
      </w:pPr>
      <w:r>
        <w:t xml:space="preserve">To simplify </w:t>
      </w:r>
      <w:r w:rsidR="00867068">
        <w:t>heterodimer design</w:t>
      </w:r>
      <w:r>
        <w:t xml:space="preserve">, we can design sequences against a single </w:t>
      </w:r>
      <w:r w:rsidR="00346BA7">
        <w:t>template sequence</w:t>
      </w:r>
      <w:r w:rsidR="0075192A">
        <w:t xml:space="preserve"> </w:t>
      </w:r>
      <w:r w:rsidR="0075192A" w:rsidRPr="00050EF3">
        <w:t>(</w:t>
      </w:r>
      <w:r w:rsidR="00050EF3" w:rsidRPr="00050EF3">
        <w:t>Figure 4.3</w:t>
      </w:r>
      <w:r w:rsidR="0075192A">
        <w:t>)</w:t>
      </w:r>
      <w:r>
        <w:t xml:space="preserve">. </w:t>
      </w:r>
      <w:r w:rsidR="0054550E">
        <w:t xml:space="preserve">I expand on how I would implement this into my design algorithm in Supp. 4.6.1. </w:t>
      </w:r>
      <w:r w:rsidR="00867068">
        <w:t>From data in our previous work, we have characterized m</w:t>
      </w:r>
      <w:r w:rsidR="00346BA7">
        <w:t>any</w:t>
      </w:r>
      <w:r w:rsidR="00867068">
        <w:t xml:space="preserve"> sequences that do not </w:t>
      </w:r>
      <w:r w:rsidR="00346BA7">
        <w:t>homodimerize</w:t>
      </w:r>
      <w:r w:rsidR="00867068">
        <w:t xml:space="preserve">. </w:t>
      </w:r>
      <w:r w:rsidR="00346BA7">
        <w:t xml:space="preserve">These non-homodimerizing sequences are ideal templates to use for heterodimer design. </w:t>
      </w:r>
      <w:r w:rsidR="00867068">
        <w:t>We can use each of these sequences as templates for design, aiming to find sequences that associate as heterodimers. After designing sequences against these templates, we need to ensure that the designed helices do not homodimerize. We can determine this by predicting their homodimerization in CATM</w:t>
      </w:r>
      <w:r w:rsidR="0054550E">
        <w:t xml:space="preserve"> </w:t>
      </w:r>
      <w:r w:rsidR="00F9740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F9740A">
        <w:instrText xml:space="preserve"> ADDIN EN.CITE </w:instrText>
      </w:r>
      <w:r w:rsidR="00F9740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F9740A">
        <w:instrText xml:space="preserve"> ADDIN EN.CITE.DATA </w:instrText>
      </w:r>
      <w:r w:rsidR="00F9740A">
        <w:fldChar w:fldCharType="end"/>
      </w:r>
      <w:r w:rsidR="00F9740A">
        <w:fldChar w:fldCharType="separate"/>
      </w:r>
      <w:r w:rsidR="00F9740A">
        <w:rPr>
          <w:noProof/>
        </w:rPr>
        <w:t>(Anderson et al., 2017; Mueller et al., 2014)</w:t>
      </w:r>
      <w:r w:rsidR="00F9740A">
        <w:fldChar w:fldCharType="end"/>
      </w:r>
      <w:r w:rsidR="00867068">
        <w:t xml:space="preserve">. Any sequences found to associate </w:t>
      </w:r>
      <w:r w:rsidR="0054550E">
        <w:t xml:space="preserve">with a </w:t>
      </w:r>
      <w:r w:rsidR="00F9740A">
        <w:t>stable</w:t>
      </w:r>
      <w:r w:rsidR="0054550E">
        <w:t xml:space="preserve"> energy in</w:t>
      </w:r>
      <w:r w:rsidR="00867068">
        <w:t xml:space="preserve"> CATM can be removed from our pool of sequences that we plan for experiments.</w:t>
      </w:r>
    </w:p>
    <w:p w14:paraId="5B43B0FD" w14:textId="77777777" w:rsidR="00490F18" w:rsidRDefault="00490F18" w:rsidP="00490F18"/>
    <w:p w14:paraId="770919C3" w14:textId="77777777" w:rsidR="00490F18" w:rsidRDefault="00490F18" w:rsidP="00490F18"/>
    <w:p w14:paraId="132705BA" w14:textId="77777777" w:rsidR="00490F18" w:rsidRDefault="00490F18" w:rsidP="00490F18"/>
    <w:p w14:paraId="78A0E110" w14:textId="78047172" w:rsidR="00490F18" w:rsidRDefault="00490F18" w:rsidP="00490F18">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672576" behindDoc="0" locked="0" layoutInCell="1" allowOverlap="1" wp14:anchorId="19051D3E" wp14:editId="72CE8655">
                <wp:simplePos x="0" y="0"/>
                <wp:positionH relativeFrom="margin">
                  <wp:align>left</wp:align>
                </wp:positionH>
                <wp:positionV relativeFrom="paragraph">
                  <wp:posOffset>3810635</wp:posOffset>
                </wp:positionV>
                <wp:extent cx="5930900" cy="603250"/>
                <wp:effectExtent l="0" t="0" r="0" b="6350"/>
                <wp:wrapSquare wrapText="bothSides"/>
                <wp:docPr id="47634972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03250"/>
                        </a:xfrm>
                        <a:prstGeom prst="rect">
                          <a:avLst/>
                        </a:prstGeom>
                        <a:solidFill>
                          <a:srgbClr val="FFFFFF"/>
                        </a:solidFill>
                        <a:ln w="9525">
                          <a:noFill/>
                          <a:miter lim="800000"/>
                          <a:headEnd/>
                          <a:tailEnd/>
                        </a:ln>
                      </wps:spPr>
                      <wps:txbx>
                        <w:txbxContent>
                          <w:p w14:paraId="4EE70C50" w14:textId="3753842C"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Pr>
                                <w:rFonts w:ascii="Calibri" w:hAnsi="Calibri" w:cs="Calibri"/>
                                <w:b/>
                                <w:bCs/>
                                <w:sz w:val="20"/>
                                <w:szCs w:val="20"/>
                              </w:rPr>
                              <w:t>4</w:t>
                            </w:r>
                            <w:r>
                              <w:rPr>
                                <w:rFonts w:ascii="Calibri" w:hAnsi="Calibri" w:cs="Calibri"/>
                                <w:b/>
                                <w:bCs/>
                                <w:sz w:val="20"/>
                                <w:szCs w:val="20"/>
                              </w:rPr>
                              <w:t xml:space="preserve"> Heterodimer </w:t>
                            </w:r>
                            <w:r>
                              <w:rPr>
                                <w:rFonts w:ascii="Calibri" w:hAnsi="Calibri" w:cs="Calibri"/>
                                <w:b/>
                                <w:bCs/>
                                <w:sz w:val="20"/>
                                <w:szCs w:val="20"/>
                              </w:rPr>
                              <w:t>experimental</w:t>
                            </w:r>
                            <w:r>
                              <w:rPr>
                                <w:rFonts w:ascii="Calibri" w:hAnsi="Calibri" w:cs="Calibri"/>
                                <w:b/>
                                <w:bCs/>
                                <w:sz w:val="20"/>
                                <w:szCs w:val="20"/>
                              </w:rPr>
                              <w:t xml:space="preserve"> strategy</w:t>
                            </w:r>
                            <w:r w:rsidRPr="005716D2">
                              <w:rPr>
                                <w:rFonts w:ascii="Calibri" w:hAnsi="Calibri" w:cs="Calibri"/>
                                <w:b/>
                                <w:bCs/>
                                <w:sz w:val="20"/>
                                <w:szCs w:val="20"/>
                              </w:rPr>
                              <w:t xml:space="preserve">. </w:t>
                            </w:r>
                            <w:r>
                              <w:rPr>
                                <w:rFonts w:ascii="Calibri" w:hAnsi="Calibri" w:cs="Calibri"/>
                                <w:sz w:val="20"/>
                                <w:szCs w:val="20"/>
                              </w:rPr>
                              <w:t>By expressing two plasmids that code for different antibiotic resistance (AMP and KAN) and each expressing a different TM sequence (Template and Design), we can investigate the dimerization propensity of heterodimer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051D3E" id="_x0000_s1029" type="#_x0000_t202" style="position:absolute;margin-left:0;margin-top:300.05pt;width:467pt;height:47.5pt;z-index:2516725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7FIQIAACUEAAAOAAAAZHJzL2Uyb0RvYy54bWysU9tu2zAMfR+wfxD0vti5dY0Rp+jSZRjQ&#10;rQO6fYAsy7EwWdQoJXb29aOUNA2yt2F6EESROiIPD5d3Q2fYXqHXYEs+HuWcKSuh1nZb8h/fN+9u&#10;OfNB2FoYsKrkB+X53ertm2XvCjWBFkytkBGI9UXvSt6G4Ios87JVnfAjcMqSswHsRCATt1mNoif0&#10;zmSTPL/JesDaIUjlPd0+HJ18lfCbRsnw1DReBWZKTrmFtGPaq7hnq6Uotihcq+UpDfEPWXRCW/r0&#10;DPUggmA71H9BdVoieGjCSEKXQdNoqVINVM04v6rmuRVOpVqIHO/ONPn/Byu/7p/dN2Rh+AADNTAV&#10;4d0jyJ+eWVi3wm7VPSL0rRI1fTyOlGW988XpaaTaFz6CVP0XqKnJYhcgAQ0NdpEVqpMROjXgcCZd&#10;DYFJupwvpvkiJ5ck300+ncxTVzJRvLx26MMnBR2Lh5IjNTWhi/2jDzEbUbyExM88GF1vtDHJwG21&#10;Nsj2ggSwSSsVcBVmLOtLvphP5gnZQnyftNHpQAI1uiv5bR7XUTKRjY+2TiFBaHM8UybGnuiJjBy5&#10;CUM1MF2XfBrfRrYqqA/EF8JRjzQ/4Ym2xgBlIY12nLWAv6/vYhy1njyc9aTZkvtfO4GKM/PZUm8W&#10;49ksijwZs/n7CRl46akuPcJKgip54Ox4XIc0GJE2C/fUw0Ynel8zPpVGWkysn+Ymiv3STlGv0736&#10;AwAA//8DAFBLAwQUAAYACAAAACEAnUtRYt0AAAAIAQAADwAAAGRycy9kb3ducmV2LnhtbEyPwU7D&#10;MBBE70j8g7VIXBC1A21KQpwKkIq4tvQDNvE2iYjtKHab9O/ZnuC4M6PZN8Vmtr040xg67zQkCwWC&#10;XO1N5xoNh+/t4wuIENEZ7L0jDRcKsClvbwrMjZ/cjs772AgucSFHDW2MQy5lqFuyGBZ+IMfe0Y8W&#10;I59jI82IE5fbXj4plUqLneMPLQ700VL9sz9ZDcev6WGVTdVnPKx3y/Qdu3XlL1rf381vryAizfEv&#10;DFd8RoeSmSp/ciaIXgMPiRpSpRIQbGfPS1YqVrJVArIs5P8B5S8AAAD//wMAUEsBAi0AFAAGAAgA&#10;AAAhALaDOJL+AAAA4QEAABMAAAAAAAAAAAAAAAAAAAAAAFtDb250ZW50X1R5cGVzXS54bWxQSwEC&#10;LQAUAAYACAAAACEAOP0h/9YAAACUAQAACwAAAAAAAAAAAAAAAAAvAQAAX3JlbHMvLnJlbHNQSwEC&#10;LQAUAAYACAAAACEAfkAuxSECAAAlBAAADgAAAAAAAAAAAAAAAAAuAgAAZHJzL2Uyb0RvYy54bWxQ&#10;SwECLQAUAAYACAAAACEAnUtRYt0AAAAIAQAADwAAAAAAAAAAAAAAAAB7BAAAZHJzL2Rvd25yZXYu&#10;eG1sUEsFBgAAAAAEAAQA8wAAAIUFAAAAAA==&#10;" stroked="f">
                <v:textbox>
                  <w:txbxContent>
                    <w:p w14:paraId="4EE70C50" w14:textId="3753842C" w:rsidR="00490F18" w:rsidRPr="00A3033D" w:rsidRDefault="00490F18" w:rsidP="00490F18">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Pr>
                          <w:rFonts w:ascii="Calibri" w:hAnsi="Calibri" w:cs="Calibri"/>
                          <w:b/>
                          <w:bCs/>
                          <w:sz w:val="20"/>
                          <w:szCs w:val="20"/>
                        </w:rPr>
                        <w:t>4</w:t>
                      </w:r>
                      <w:r>
                        <w:rPr>
                          <w:rFonts w:ascii="Calibri" w:hAnsi="Calibri" w:cs="Calibri"/>
                          <w:b/>
                          <w:bCs/>
                          <w:sz w:val="20"/>
                          <w:szCs w:val="20"/>
                        </w:rPr>
                        <w:t xml:space="preserve"> Heterodimer </w:t>
                      </w:r>
                      <w:r>
                        <w:rPr>
                          <w:rFonts w:ascii="Calibri" w:hAnsi="Calibri" w:cs="Calibri"/>
                          <w:b/>
                          <w:bCs/>
                          <w:sz w:val="20"/>
                          <w:szCs w:val="20"/>
                        </w:rPr>
                        <w:t>experimental</w:t>
                      </w:r>
                      <w:r>
                        <w:rPr>
                          <w:rFonts w:ascii="Calibri" w:hAnsi="Calibri" w:cs="Calibri"/>
                          <w:b/>
                          <w:bCs/>
                          <w:sz w:val="20"/>
                          <w:szCs w:val="20"/>
                        </w:rPr>
                        <w:t xml:space="preserve"> strategy</w:t>
                      </w:r>
                      <w:r w:rsidRPr="005716D2">
                        <w:rPr>
                          <w:rFonts w:ascii="Calibri" w:hAnsi="Calibri" w:cs="Calibri"/>
                          <w:b/>
                          <w:bCs/>
                          <w:sz w:val="20"/>
                          <w:szCs w:val="20"/>
                        </w:rPr>
                        <w:t xml:space="preserve">. </w:t>
                      </w:r>
                      <w:r>
                        <w:rPr>
                          <w:rFonts w:ascii="Calibri" w:hAnsi="Calibri" w:cs="Calibri"/>
                          <w:sz w:val="20"/>
                          <w:szCs w:val="20"/>
                        </w:rPr>
                        <w:t>By expressing two plasmids that code for different antibiotic resistance (AMP and KAN) and each expressing a different TM sequence (Template and Design), we can investigate the dimerization propensity of heterodimers.</w:t>
                      </w:r>
                    </w:p>
                  </w:txbxContent>
                </v:textbox>
                <w10:wrap type="square" anchorx="margin"/>
              </v:shape>
            </w:pict>
          </mc:Fallback>
        </mc:AlternateContent>
      </w:r>
      <w:r>
        <w:rPr>
          <w:noProof/>
        </w:rPr>
        <w:drawing>
          <wp:inline distT="0" distB="0" distL="0" distR="0" wp14:anchorId="31E563E1" wp14:editId="59CB8823">
            <wp:extent cx="5943600" cy="3726815"/>
            <wp:effectExtent l="0" t="0" r="0" b="6985"/>
            <wp:docPr id="689584524" name="Picture 5" descr="A diagram of 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584524" name="Picture 5" descr="A diagram of a diagram of a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726815"/>
                    </a:xfrm>
                    <a:prstGeom prst="rect">
                      <a:avLst/>
                    </a:prstGeom>
                  </pic:spPr>
                </pic:pic>
              </a:graphicData>
            </a:graphic>
          </wp:inline>
        </w:drawing>
      </w:r>
    </w:p>
    <w:p w14:paraId="4DE33F7A" w14:textId="4500CA6C" w:rsidR="00FB04E2" w:rsidRDefault="00FB04E2" w:rsidP="00346BA7">
      <w:pPr>
        <w:pStyle w:val="TOC3"/>
      </w:pPr>
      <w:r>
        <w:t>After designing sequences to associate to a</w:t>
      </w:r>
      <w:r w:rsidR="00346BA7">
        <w:t xml:space="preserve"> template</w:t>
      </w:r>
      <w:r>
        <w:t xml:space="preserve"> </w:t>
      </w:r>
      <w:r w:rsidR="00346BA7">
        <w:t>non-homodimerizing sequence</w:t>
      </w:r>
      <w:r>
        <w:t>,</w:t>
      </w:r>
      <w:r w:rsidR="00A345B9">
        <w:t xml:space="preserve"> either TOXGREEN or</w:t>
      </w:r>
      <w:r>
        <w:t xml:space="preserve"> sort-seq can be used to evaluate the dimerization propensity.</w:t>
      </w:r>
      <w:r w:rsidR="00346BA7">
        <w:t xml:space="preserve"> Other students in my lab are developing a two-plasmid TOXGREEN system, where one plasmid codes for the template </w:t>
      </w:r>
      <w:r w:rsidR="0054550E">
        <w:t>sequence</w:t>
      </w:r>
      <w:r w:rsidR="00346BA7">
        <w:t xml:space="preserve"> and the other for the design. We can clone the template </w:t>
      </w:r>
      <w:r w:rsidR="0054550E">
        <w:t>sequence</w:t>
      </w:r>
      <w:r w:rsidR="00346BA7">
        <w:t xml:space="preserve"> into a bacterial strain with resistance to an antibiotic, then clone a library of our designed sequences into th</w:t>
      </w:r>
      <w:r w:rsidR="0054550E">
        <w:t>e bacterial strain that expresses the template sequence</w:t>
      </w:r>
      <w:r w:rsidR="00346BA7">
        <w:t xml:space="preserve"> with resistance to an</w:t>
      </w:r>
      <w:r w:rsidR="0054550E">
        <w:t xml:space="preserve"> additional</w:t>
      </w:r>
      <w:r w:rsidR="00346BA7">
        <w:t xml:space="preserve"> antibiotic</w:t>
      </w:r>
      <w:r w:rsidR="00050EF3">
        <w:t xml:space="preserve"> (</w:t>
      </w:r>
      <w:r w:rsidR="00490F18">
        <w:t>Figure 4.4</w:t>
      </w:r>
      <w:r w:rsidR="00050EF3">
        <w:t>)</w:t>
      </w:r>
      <w:r w:rsidR="00346BA7">
        <w:t xml:space="preserve">. </w:t>
      </w:r>
      <w:r>
        <w:t xml:space="preserve">Because we are designing </w:t>
      </w:r>
      <w:proofErr w:type="spellStart"/>
      <w:r>
        <w:t>GAS</w:t>
      </w:r>
      <w:r w:rsidRPr="005D4074">
        <w:rPr>
          <w:vertAlign w:val="subscript"/>
        </w:rPr>
        <w:t>right</w:t>
      </w:r>
      <w:proofErr w:type="spellEnd"/>
      <w:r>
        <w:t xml:space="preserve"> sequences which show better correlation to our energetics, we expect that exploring a range of energies</w:t>
      </w:r>
      <w:r w:rsidR="00A345B9">
        <w:t xml:space="preserve"> of our designed heterodimers</w:t>
      </w:r>
      <w:r>
        <w:t xml:space="preserve"> will </w:t>
      </w:r>
      <w:r w:rsidR="00A345B9">
        <w:t>yield</w:t>
      </w:r>
      <w:r>
        <w:t xml:space="preserve"> a range of dimerization.</w:t>
      </w:r>
    </w:p>
    <w:p w14:paraId="5C81C731" w14:textId="54CF25A0" w:rsidR="00335B52" w:rsidRDefault="00335B52" w:rsidP="00A345B9">
      <w:pPr>
        <w:spacing w:line="480" w:lineRule="auto"/>
        <w:ind w:firstLine="360"/>
        <w:jc w:val="both"/>
        <w:rPr>
          <w:rFonts w:ascii="Calibri" w:hAnsi="Calibri" w:cs="Calibri"/>
        </w:rPr>
      </w:pPr>
      <w:r>
        <w:rPr>
          <w:rFonts w:ascii="Calibri" w:hAnsi="Calibri" w:cs="Calibri"/>
        </w:rPr>
        <w:t>One limitation of using homodimer backbones</w:t>
      </w:r>
      <w:r w:rsidR="00A345B9">
        <w:rPr>
          <w:rFonts w:ascii="Calibri" w:hAnsi="Calibri" w:cs="Calibri"/>
        </w:rPr>
        <w:t xml:space="preserve"> for heterodimer design</w:t>
      </w:r>
      <w:r>
        <w:rPr>
          <w:rFonts w:ascii="Calibri" w:hAnsi="Calibri" w:cs="Calibri"/>
        </w:rPr>
        <w:t xml:space="preserve"> is the potential lack of sequence diversity at the interface. </w:t>
      </w:r>
      <w:r w:rsidR="000C1EE7">
        <w:rPr>
          <w:rFonts w:ascii="Calibri" w:hAnsi="Calibri" w:cs="Calibri"/>
        </w:rPr>
        <w:t>T</w:t>
      </w:r>
      <w:r>
        <w:rPr>
          <w:rFonts w:ascii="Calibri" w:hAnsi="Calibri" w:cs="Calibri"/>
        </w:rPr>
        <w:t>he symmetrical nature of these backbones may</w:t>
      </w:r>
      <w:r w:rsidR="000C1EE7">
        <w:rPr>
          <w:rFonts w:ascii="Calibri" w:hAnsi="Calibri" w:cs="Calibri"/>
        </w:rPr>
        <w:t xml:space="preserve"> often</w:t>
      </w:r>
      <w:r>
        <w:rPr>
          <w:rFonts w:ascii="Calibri" w:hAnsi="Calibri" w:cs="Calibri"/>
        </w:rPr>
        <w:t xml:space="preserve"> result in </w:t>
      </w:r>
      <w:r w:rsidR="000C1EE7">
        <w:rPr>
          <w:rFonts w:ascii="Calibri" w:hAnsi="Calibri" w:cs="Calibri"/>
        </w:rPr>
        <w:t xml:space="preserve">similar </w:t>
      </w:r>
      <w:r w:rsidR="00F9740A">
        <w:rPr>
          <w:rFonts w:ascii="Calibri" w:hAnsi="Calibri" w:cs="Calibri"/>
        </w:rPr>
        <w:t>(</w:t>
      </w:r>
      <w:r w:rsidR="000C1EE7">
        <w:rPr>
          <w:rFonts w:ascii="Calibri" w:hAnsi="Calibri" w:cs="Calibri"/>
        </w:rPr>
        <w:t>G/A/</w:t>
      </w:r>
      <w:proofErr w:type="gramStart"/>
      <w:r w:rsidR="000C1EE7">
        <w:rPr>
          <w:rFonts w:ascii="Calibri" w:hAnsi="Calibri" w:cs="Calibri"/>
        </w:rPr>
        <w:t>S</w:t>
      </w:r>
      <w:r w:rsidR="00F9740A">
        <w:rPr>
          <w:rFonts w:ascii="Calibri" w:hAnsi="Calibri" w:cs="Calibri"/>
        </w:rPr>
        <w:t>)</w:t>
      </w:r>
      <w:r w:rsidR="000C1EE7">
        <w:rPr>
          <w:rFonts w:ascii="Calibri" w:hAnsi="Calibri" w:cs="Calibri"/>
        </w:rPr>
        <w:t>xxx</w:t>
      </w:r>
      <w:proofErr w:type="gramEnd"/>
      <w:r w:rsidR="00F9740A">
        <w:rPr>
          <w:rFonts w:ascii="Calibri" w:hAnsi="Calibri" w:cs="Calibri"/>
        </w:rPr>
        <w:t>(</w:t>
      </w:r>
      <w:r w:rsidR="000C1EE7">
        <w:rPr>
          <w:rFonts w:ascii="Calibri" w:hAnsi="Calibri" w:cs="Calibri"/>
        </w:rPr>
        <w:t>G/A/S</w:t>
      </w:r>
      <w:r w:rsidR="00F9740A">
        <w:rPr>
          <w:rFonts w:ascii="Calibri" w:hAnsi="Calibri" w:cs="Calibri"/>
        </w:rPr>
        <w:t>)</w:t>
      </w:r>
      <w:r>
        <w:rPr>
          <w:rFonts w:ascii="Calibri" w:hAnsi="Calibri" w:cs="Calibri"/>
        </w:rPr>
        <w:t xml:space="preserve"> </w:t>
      </w:r>
      <w:r w:rsidR="000C1EE7">
        <w:rPr>
          <w:rFonts w:ascii="Calibri" w:hAnsi="Calibri" w:cs="Calibri"/>
        </w:rPr>
        <w:t>at the interface</w:t>
      </w:r>
      <w:r>
        <w:rPr>
          <w:rFonts w:ascii="Calibri" w:hAnsi="Calibri" w:cs="Calibri"/>
        </w:rPr>
        <w:t xml:space="preserve">. To account for this, we can </w:t>
      </w:r>
      <w:r w:rsidR="000C1EE7">
        <w:rPr>
          <w:rFonts w:ascii="Calibri" w:hAnsi="Calibri" w:cs="Calibri"/>
        </w:rPr>
        <w:t xml:space="preserve">also study the effect of making point </w:t>
      </w:r>
      <w:r w:rsidR="000C1EE7">
        <w:rPr>
          <w:rFonts w:ascii="Calibri" w:hAnsi="Calibri" w:cs="Calibri"/>
        </w:rPr>
        <w:lastRenderedPageBreak/>
        <w:t xml:space="preserve">mutations along </w:t>
      </w:r>
      <w:r w:rsidR="0054550E">
        <w:rPr>
          <w:rFonts w:ascii="Calibri" w:hAnsi="Calibri" w:cs="Calibri"/>
        </w:rPr>
        <w:t>the design sequence</w:t>
      </w:r>
      <w:r w:rsidR="000C1EE7">
        <w:rPr>
          <w:rFonts w:ascii="Calibri" w:hAnsi="Calibri" w:cs="Calibri"/>
        </w:rPr>
        <w:t xml:space="preserve">. By mutating interfacial positions to another AA often found in </w:t>
      </w:r>
      <w:proofErr w:type="spellStart"/>
      <w:r w:rsidR="000C1EE7">
        <w:rPr>
          <w:rFonts w:ascii="Calibri" w:hAnsi="Calibri" w:cs="Calibri"/>
        </w:rPr>
        <w:t>GAS</w:t>
      </w:r>
      <w:r w:rsidR="000C1EE7" w:rsidRPr="0054550E">
        <w:rPr>
          <w:rFonts w:ascii="Calibri" w:hAnsi="Calibri" w:cs="Calibri"/>
          <w:vertAlign w:val="subscript"/>
        </w:rPr>
        <w:t>right</w:t>
      </w:r>
      <w:proofErr w:type="spellEnd"/>
      <w:r w:rsidR="000C1EE7">
        <w:rPr>
          <w:rFonts w:ascii="Calibri" w:hAnsi="Calibri" w:cs="Calibri"/>
        </w:rPr>
        <w:t>, we can compare dimerization propensity based on small changes in packing (G-&gt;A/S) or addition of interhelical hydrogen bonding (A/S-&gt;G). I</w:t>
      </w:r>
      <w:r>
        <w:rPr>
          <w:rFonts w:ascii="Calibri" w:hAnsi="Calibri" w:cs="Calibri"/>
        </w:rPr>
        <w:t xml:space="preserve">f our energetics determine that the main differences between two sequences with one AA difference is mostly due to a loss of van der Waals packing, the data </w:t>
      </w:r>
      <w:r w:rsidR="000C1EE7">
        <w:rPr>
          <w:rFonts w:ascii="Calibri" w:hAnsi="Calibri" w:cs="Calibri"/>
        </w:rPr>
        <w:t>would suggest</w:t>
      </w:r>
      <w:r>
        <w:rPr>
          <w:rFonts w:ascii="Calibri" w:hAnsi="Calibri" w:cs="Calibri"/>
        </w:rPr>
        <w:t xml:space="preserve"> that packing is a stronger driving force when applied alongside interhelical hydrogen bonding. The energetic data </w:t>
      </w:r>
      <w:r w:rsidR="00A345B9">
        <w:rPr>
          <w:rFonts w:ascii="Calibri" w:hAnsi="Calibri" w:cs="Calibri"/>
        </w:rPr>
        <w:t>from previous research</w:t>
      </w:r>
      <w:r>
        <w:rPr>
          <w:rFonts w:ascii="Calibri" w:hAnsi="Calibri" w:cs="Calibri"/>
        </w:rPr>
        <w:t xml:space="preserve"> suggests that this is a possibility</w:t>
      </w:r>
      <w:r w:rsidR="00F9740A">
        <w:rPr>
          <w:rFonts w:ascii="Calibri" w:hAnsi="Calibri" w:cs="Calibri"/>
        </w:rPr>
        <w:t xml:space="preserve"> </w:t>
      </w:r>
      <w:r w:rsidR="00F9740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RMOtYXogVsOhenF1ZXogZXQgYWwuLCAyMDIzKTwvRGlzcGxheVRleHQ+PHJlY29yZD48
ZGF0ZXM+PHB1Yi1kYXRlcz48ZGF0ZT5Ob3YgMDg8L2RhdGU+PC9wdWItZGF0ZXM+PHllYXI+MjAx
NzwveWVhcj48L2RhdGVzPjxrZXl3b3Jkcz48a2V5d29yZD5BbWlubyBBY2lkIE1vdGlmczwva2V5
d29yZD48a2V5d29yZD5DZWxsIE1lbWJyYW5lPC9rZXl3b3JkPjxrZXl3b3JkPkdseWNvcGhvcmlu
czwva2V5d29yZD48a2V5d29yZD5IeWRyb2dlbiBCb25kaW5nPC9rZXl3b3JkPjxrZXl3b3JkPlBy
b3RlaW4gQ29uZm9ybWF0aW9uPC9rZXl3b3JkPjxrZXl3b3JkPlByb3RlaW4gTXVsdGltZXJpemF0
aW9uPC9rZXl3b3JkPjxrZXl3b3JkPlByb3RlaW4gU3RhYmlsaXR5PC9rZXl3b3JkPjxrZXl3b3Jk
PlJlcHJvZHVjaWJpbGl0eSBvZiBSZXN1bHRzPC9rZXl3b3JkPjxrZXl3b3JkPlRoZXJtb2R5bmFt
aWNzPC9rZXl3b3JkPjwva2V5d29yZHM+PHVybHM+PHJlbGF0ZWQtdXJscz48dXJsPmh0dHBzOi8v
d3d3Lm5jYmkubmxtLm5paC5nb3YvcHVibWVkLzI5MDI4MzE4PC91cmw+PC9yZWxhdGVkLXVybHM+
PC91cmxzPjxpc2JuPjE1MjAtNTEyNjwvaXNibj48Y3VzdG9tMj5QTUM1OTI3NjMyPC9jdXN0b20y
PjxjdXN0b20xPlRoZSBhdXRob3JzIGRlY2xhcmUgbm8mI3hBO2NvbXBldGluZyBmaW5hbmNpYWwg
aW50ZXJlc3QuPC9jdXN0b20xPjx0aXRsZXM+PHRpdGxlPkNvbWJpbmF0aW9uIG9mIEPOsS1IIEh5
ZHJvZ2VuIEJvbmRzIGFuZCB2YW4gZGVyIFdhYWxzIFBhY2tpbmcgTW9kdWxhdGVzIHRoZSBTdGFi
aWxpdHkgb2YgR3h4eEctTWVkaWF0ZWQgRGltZXJzIGluIE1lbWJyYW5lczwvdGl0bGU+PHNlY29u
ZGFyeS10aXRsZT5KIEFtIENoZW0gU29jPC9zZWNvbmRhcnktdGl0bGU+PC90aXRsZXM+PHBhZ2Vz
PjE1Nzc0LTE1NzgzPC9wYWdlcz48bnVtYmVyPjQ0PC9udW1iZXI+PGNvbnRyaWJ1dG9ycz48YXV0
aG9ycz48YXV0aG9yPkFuZGVyc29uLCBTLiBNLjwvYXV0aG9yPjxhdXRob3I+TXVlbGxlciwgQi4g
Sy48L2F1dGhvcj48YXV0aG9yPkxhbmdlLCBFLiBKLjwvYXV0aG9yPjxhdXRob3I+U2VuZXMsIEEu
PC9hdXRob3I+PC9hdXRob3JzPjwvY29udHJpYnV0b3JzPjxlZGl0aW9uPjIwMTcxMDI3PC9lZGl0
aW9uPjxsYW5ndWFnZT5lbmc8L2xhbmd1YWdlPjxhZGRlZC1kYXRlIGZvcm1hdD0idXRjIj4xNzA1
NTMxMzI1PC9hZGRlZC1kYXRlPjxyZWYtdHlwZSBuYW1lPSJKb3VybmFsIEFydGljbGUiPjE3PC9y
ZWYtdHlwZT48YXV0aC1hZGRyZXNzPkRlcGFydG1lbnQgb2YgQmlvY2hlbWlzdHJ5LCBVbml2ZXJz
aXR5IG9mIFdpc2NvbnNpbi1NYWRpc29uICwgNDMzIEJhYmNvY2sgRHJpdmUsIE1hZGlzb24sIFdp
c2NvbnNpbiA1MzcwNiwgVW5pdGVkIFN0YXRlcy48L2F1dGgtYWRkcmVzcz48cmVjLW51bWJlcj4y
PC9yZWMtbnVtYmVyPjxsYXN0LXVwZGF0ZWQtZGF0ZSBmb3JtYXQ9InV0YyI+MTcxMTQ3MjI5OTwv
bGFzdC11cGRhdGVkLWRhdGU+PGFjY2Vzc2lvbi1udW0+MjkwMjgzMTg8L2FjY2Vzc2lvbi1udW0+
PGVsZWN0cm9uaWMtcmVzb3VyY2UtbnVtPjEwLjEwMjEvamFjcy43YjA3NTA1PC9lbGVjdHJvbmlj
LXJlc291cmNlLW51bT48dm9sdW1lPjEzOTwvdm9sdW1lPjwvcmVjb3JkPjwvQ2l0ZT48Q2l0ZT48
QXV0aG9yPkTDrWF6IFbDoXpxdWV6PC9BdXRob3I+PFllYXI+MjAyMzwvWWVhcj48SURUZXh0PlRo
ZXJtb2R5bmFtaWMgYW5hbHlzaXMgb2YgdGhlIEdBUzwvSURUZXh0PjxyZWNvcmQ+PGRhdGVzPjxw
dWItZGF0ZXM+PGRhdGU+SmFuIDAzPC9kYXRlPjwvcHViLWRhdGVzPjx5ZWFyPjIwMjM8L3llYXI+
PC9kYXRlcz48a2V5d29yZHM+PGtleXdvcmQ+RGltZXJpemF0aW9uPC9rZXl3b3JkPjxrZXl3b3Jk
PkFtaW5vIEFjaWQgU2VxdWVuY2U8L2tleXdvcmQ+PGtleXdvcmQ+TWVtYnJhbmUgUHJvdGVpbnM8
L2tleXdvcmQ+PGtleXdvcmQ+Q2VsbCBNZW1icmFuZTwva2V5d29yZD48a2V5d29yZD5UaGVybW9k
eW5hbWljczwva2V5d29yZD48L2tleXdvcmRzPjx1cmxzPjxyZWxhdGVkLXVybHM+PHVybD5odHRw
czovL3d3dy5uY2JpLm5sbS5uaWguZ292L3B1Ym1lZC8zNjM3MTYzNDwvdXJsPjwvcmVsYXRlZC11
cmxzPjwvdXJscz48aXNibj4xNTQyLTAwODY8L2lzYm4+PGN1c3RvbTI+UE1DOTgyMjc5NTwvY3Vz
dG9tMj48Y3VzdG9tMT5EZWNsYXJhdGlvbiBvZiBpbnRlcmVzdHMgVGhlIGF1dGhvcnMgZGVjbGFy
ZSBubyBjb21wZXRpbmcgaW50ZXJlc3RzLjwvY3VzdG9tMT48dGl0bGVzPjx0aXRsZT5UaGVybW9k
eW5hbWljIGFuYWx5c2lzIG9mIHRoZSBHQVM8L3RpdGxlPjxzZWNvbmRhcnktdGl0bGU+QmlvcGh5
cyBKPC9zZWNvbmRhcnktdGl0bGU+PC90aXRsZXM+PHBhZ2VzPjE0My0xNTU8L3BhZ2VzPjxudW1i
ZXI+MTwvbnVtYmVyPjxjb250cmlidXRvcnM+PGF1dGhvcnM+PGF1dGhvcj5Ew61heiBWw6F6cXVl
eiwgRy48L2F1dGhvcj48YXV0aG9yPkN1aSwgUS48L2F1dGhvcj48YXV0aG9yPlNlbmVzLCBBLjwv
YXV0aG9yPjwvYXV0aG9ycz48L2NvbnRyaWJ1dG9ycz48ZWRpdGlvbj4yMDIyMTExMjwvZWRpdGlv
bj48bGFuZ3VhZ2U+ZW5nPC9sYW5ndWFnZT48YWRkZWQtZGF0ZSBmb3JtYXQ9InV0YyI+MTcwNTUz
MTMyNTwvYWRkZWQtZGF0ZT48cmVmLXR5cGUgbmFtZT0iSm91cm5hbCBBcnRpY2xlIj4xNzwvcmVm
LXR5cGU+PGF1dGgtYWRkcmVzcz5EZXBhcnRtZW50IG9mIEJpb2NoZW1pc3RyeSwgVW5pdmVyc2l0
eSBvZiBXaXNjb25zaW4tTWFkaXNvbiwgTWFkaXNvbiwgV2lzY29uc2luJiN4RDtCaW9waHlzaWNz
IEdyYWR1YXRlIFByb2dyYW0sIFVuaXZlcnNpdHkgb2YgV2lzY29uc2luLU1hZGlzb24sIE1hZGlz
b24sIFdpc2NvbnNpbi4gRGVwYXJ0bWVudCBvZiBDaGVtaXN0cnksIEJvc3RvbiBVbml2ZXJzaXR5
LCBCb3N0b24sIE1hc3NhY2h1c2V0dHMuIERlcGFydG1lbnQgb2YgQmlvY2hlbWlzdHJ5LCBVbml2
ZXJzaXR5IG9mIFdpc2NvbnNpbi1NYWRpc29uLCBNYWRpc29uLCBXaXNjb25zaW4uIEVsZWN0cm9u
aWMgYWRkcmVzczogc2VuZXNAd2lzYy5lZHUuPC9hdXRoLWFkZHJlc3M+PHJlYy1udW1iZXI+MTwv
cmVjLW51bWJlcj48bGFzdC11cGRhdGVkLWRhdGUgZm9ybWF0PSJ1dGMiPjE3MTE0NzIyOTk8L2xh
c3QtdXBkYXRlZC1kYXRlPjxhY2Nlc3Npb24tbnVtPjM2MzcxNjM0PC9hY2Nlc3Npb24tbnVtPjxl
bGVjdHJvbmljLXJlc291cmNlLW51bT4xMC4xMDE2L2ouYnBqLjIwMjIuMTEuMDE4PC9lbGVjdHJv
bmljLXJlc291cmNlLW51bT48dm9sdW1lPjEyMjwvdm9sdW1lPjwvcmVjb3JkPjwvQ2l0ZT48L0Vu
ZE5vdGU+
</w:fldData>
        </w:fldChar>
      </w:r>
      <w:r w:rsidR="00F9740A">
        <w:rPr>
          <w:rFonts w:ascii="Calibri" w:hAnsi="Calibri" w:cs="Calibri"/>
        </w:rPr>
        <w:instrText xml:space="preserve"> ADDIN EN.CITE </w:instrText>
      </w:r>
      <w:r w:rsidR="00F9740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RMOtYXogVsOhenF1ZXogZXQgYWwuLCAyMDIzKTwvRGlzcGxheVRleHQ+PHJlY29yZD48
ZGF0ZXM+PHB1Yi1kYXRlcz48ZGF0ZT5Ob3YgMDg8L2RhdGU+PC9wdWItZGF0ZXM+PHllYXI+MjAx
NzwveWVhcj48L2RhdGVzPjxrZXl3b3Jkcz48a2V5d29yZD5BbWlubyBBY2lkIE1vdGlmczwva2V5
d29yZD48a2V5d29yZD5DZWxsIE1lbWJyYW5lPC9rZXl3b3JkPjxrZXl3b3JkPkdseWNvcGhvcmlu
czwva2V5d29yZD48a2V5d29yZD5IeWRyb2dlbiBCb25kaW5nPC9rZXl3b3JkPjxrZXl3b3JkPlBy
b3RlaW4gQ29uZm9ybWF0aW9uPC9rZXl3b3JkPjxrZXl3b3JkPlByb3RlaW4gTXVsdGltZXJpemF0
aW9uPC9rZXl3b3JkPjxrZXl3b3JkPlByb3RlaW4gU3RhYmlsaXR5PC9rZXl3b3JkPjxrZXl3b3Jk
PlJlcHJvZHVjaWJpbGl0eSBvZiBSZXN1bHRzPC9rZXl3b3JkPjxrZXl3b3JkPlRoZXJtb2R5bmFt
aWNzPC9rZXl3b3JkPjwva2V5d29yZHM+PHVybHM+PHJlbGF0ZWQtdXJscz48dXJsPmh0dHBzOi8v
d3d3Lm5jYmkubmxtLm5paC5nb3YvcHVibWVkLzI5MDI4MzE4PC91cmw+PC9yZWxhdGVkLXVybHM+
PC91cmxzPjxpc2JuPjE1MjAtNTEyNjwvaXNibj48Y3VzdG9tMj5QTUM1OTI3NjMyPC9jdXN0b20y
PjxjdXN0b20xPlRoZSBhdXRob3JzIGRlY2xhcmUgbm8mI3hBO2NvbXBldGluZyBmaW5hbmNpYWwg
aW50ZXJlc3QuPC9jdXN0b20xPjx0aXRsZXM+PHRpdGxlPkNvbWJpbmF0aW9uIG9mIEPOsS1IIEh5
ZHJvZ2VuIEJvbmRzIGFuZCB2YW4gZGVyIFdhYWxzIFBhY2tpbmcgTW9kdWxhdGVzIHRoZSBTdGFi
aWxpdHkgb2YgR3h4eEctTWVkaWF0ZWQgRGltZXJzIGluIE1lbWJyYW5lczwvdGl0bGU+PHNlY29u
ZGFyeS10aXRsZT5KIEFtIENoZW0gU29jPC9zZWNvbmRhcnktdGl0bGU+PC90aXRsZXM+PHBhZ2Vz
PjE1Nzc0LTE1NzgzPC9wYWdlcz48bnVtYmVyPjQ0PC9udW1iZXI+PGNvbnRyaWJ1dG9ycz48YXV0
aG9ycz48YXV0aG9yPkFuZGVyc29uLCBTLiBNLjwvYXV0aG9yPjxhdXRob3I+TXVlbGxlciwgQi4g
Sy48L2F1dGhvcj48YXV0aG9yPkxhbmdlLCBFLiBKLjwvYXV0aG9yPjxhdXRob3I+U2VuZXMsIEEu
PC9hdXRob3I+PC9hdXRob3JzPjwvY29udHJpYnV0b3JzPjxlZGl0aW9uPjIwMTcxMDI3PC9lZGl0
aW9uPjxsYW5ndWFnZT5lbmc8L2xhbmd1YWdlPjxhZGRlZC1kYXRlIGZvcm1hdD0idXRjIj4xNzA1
NTMxMzI1PC9hZGRlZC1kYXRlPjxyZWYtdHlwZSBuYW1lPSJKb3VybmFsIEFydGljbGUiPjE3PC9y
ZWYtdHlwZT48YXV0aC1hZGRyZXNzPkRlcGFydG1lbnQgb2YgQmlvY2hlbWlzdHJ5LCBVbml2ZXJz
aXR5IG9mIFdpc2NvbnNpbi1NYWRpc29uICwgNDMzIEJhYmNvY2sgRHJpdmUsIE1hZGlzb24sIFdp
c2NvbnNpbiA1MzcwNiwgVW5pdGVkIFN0YXRlcy48L2F1dGgtYWRkcmVzcz48cmVjLW51bWJlcj4y
PC9yZWMtbnVtYmVyPjxsYXN0LXVwZGF0ZWQtZGF0ZSBmb3JtYXQ9InV0YyI+MTcxMTQ3MjI5OTwv
bGFzdC11cGRhdGVkLWRhdGU+PGFjY2Vzc2lvbi1udW0+MjkwMjgzMTg8L2FjY2Vzc2lvbi1udW0+
PGVsZWN0cm9uaWMtcmVzb3VyY2UtbnVtPjEwLjEwMjEvamFjcy43YjA3NTA1PC9lbGVjdHJvbmlj
LXJlc291cmNlLW51bT48dm9sdW1lPjEzOTwvdm9sdW1lPjwvcmVjb3JkPjwvQ2l0ZT48Q2l0ZT48
QXV0aG9yPkTDrWF6IFbDoXpxdWV6PC9BdXRob3I+PFllYXI+MjAyMzwvWWVhcj48SURUZXh0PlRo
ZXJtb2R5bmFtaWMgYW5hbHlzaXMgb2YgdGhlIEdBUzwvSURUZXh0PjxyZWNvcmQ+PGRhdGVzPjxw
dWItZGF0ZXM+PGRhdGU+SmFuIDAzPC9kYXRlPjwvcHViLWRhdGVzPjx5ZWFyPjIwMjM8L3llYXI+
PC9kYXRlcz48a2V5d29yZHM+PGtleXdvcmQ+RGltZXJpemF0aW9uPC9rZXl3b3JkPjxrZXl3b3Jk
PkFtaW5vIEFjaWQgU2VxdWVuY2U8L2tleXdvcmQ+PGtleXdvcmQ+TWVtYnJhbmUgUHJvdGVpbnM8
L2tleXdvcmQ+PGtleXdvcmQ+Q2VsbCBNZW1icmFuZTwva2V5d29yZD48a2V5d29yZD5UaGVybW9k
eW5hbWljczwva2V5d29yZD48L2tleXdvcmRzPjx1cmxzPjxyZWxhdGVkLXVybHM+PHVybD5odHRw
czovL3d3dy5uY2JpLm5sbS5uaWguZ292L3B1Ym1lZC8zNjM3MTYzNDwvdXJsPjwvcmVsYXRlZC11
cmxzPjwvdXJscz48aXNibj4xNTQyLTAwODY8L2lzYm4+PGN1c3RvbTI+UE1DOTgyMjc5NTwvY3Vz
dG9tMj48Y3VzdG9tMT5EZWNsYXJhdGlvbiBvZiBpbnRlcmVzdHMgVGhlIGF1dGhvcnMgZGVjbGFy
ZSBubyBjb21wZXRpbmcgaW50ZXJlc3RzLjwvY3VzdG9tMT48dGl0bGVzPjx0aXRsZT5UaGVybW9k
eW5hbWljIGFuYWx5c2lzIG9mIHRoZSBHQVM8L3RpdGxlPjxzZWNvbmRhcnktdGl0bGU+QmlvcGh5
cyBKPC9zZWNvbmRhcnktdGl0bGU+PC90aXRsZXM+PHBhZ2VzPjE0My0xNTU8L3BhZ2VzPjxudW1i
ZXI+MTwvbnVtYmVyPjxjb250cmlidXRvcnM+PGF1dGhvcnM+PGF1dGhvcj5Ew61heiBWw6F6cXVl
eiwgRy48L2F1dGhvcj48YXV0aG9yPkN1aSwgUS48L2F1dGhvcj48YXV0aG9yPlNlbmVzLCBBLjwv
YXV0aG9yPjwvYXV0aG9ycz48L2NvbnRyaWJ1dG9ycz48ZWRpdGlvbj4yMDIyMTExMjwvZWRpdGlv
bj48bGFuZ3VhZ2U+ZW5nPC9sYW5ndWFnZT48YWRkZWQtZGF0ZSBmb3JtYXQ9InV0YyI+MTcwNTUz
MTMyNTwvYWRkZWQtZGF0ZT48cmVmLXR5cGUgbmFtZT0iSm91cm5hbCBBcnRpY2xlIj4xNzwvcmVm
LXR5cGU+PGF1dGgtYWRkcmVzcz5EZXBhcnRtZW50IG9mIEJpb2NoZW1pc3RyeSwgVW5pdmVyc2l0
eSBvZiBXaXNjb25zaW4tTWFkaXNvbiwgTWFkaXNvbiwgV2lzY29uc2luJiN4RDtCaW9waHlzaWNz
IEdyYWR1YXRlIFByb2dyYW0sIFVuaXZlcnNpdHkgb2YgV2lzY29uc2luLU1hZGlzb24sIE1hZGlz
b24sIFdpc2NvbnNpbi4gRGVwYXJ0bWVudCBvZiBDaGVtaXN0cnksIEJvc3RvbiBVbml2ZXJzaXR5
LCBCb3N0b24sIE1hc3NhY2h1c2V0dHMuIERlcGFydG1lbnQgb2YgQmlvY2hlbWlzdHJ5LCBVbml2
ZXJzaXR5IG9mIFdpc2NvbnNpbi1NYWRpc29uLCBNYWRpc29uLCBXaXNjb25zaW4uIEVsZWN0cm9u
aWMgYWRkcmVzczogc2VuZXNAd2lzYy5lZHUuPC9hdXRoLWFkZHJlc3M+PHJlYy1udW1iZXI+MTwv
cmVjLW51bWJlcj48bGFzdC11cGRhdGVkLWRhdGUgZm9ybWF0PSJ1dGMiPjE3MTE0NzIyOTk8L2xh
c3QtdXBkYXRlZC1kYXRlPjxhY2Nlc3Npb24tbnVtPjM2MzcxNjM0PC9hY2Nlc3Npb24tbnVtPjxl
bGVjdHJvbmljLXJlc291cmNlLW51bT4xMC4xMDE2L2ouYnBqLjIwMjIuMTEuMDE4PC9lbGVjdHJv
bmljLXJlc291cmNlLW51bT48dm9sdW1lPjEyMjwvdm9sdW1lPjwvcmVjb3JkPjwvQ2l0ZT48L0Vu
ZE5vdGU+
</w:fldData>
        </w:fldChar>
      </w:r>
      <w:r w:rsidR="00F9740A">
        <w:rPr>
          <w:rFonts w:ascii="Calibri" w:hAnsi="Calibri" w:cs="Calibri"/>
        </w:rPr>
        <w:instrText xml:space="preserve"> ADDIN EN.CITE.DATA </w:instrText>
      </w:r>
      <w:r w:rsidR="00F9740A">
        <w:rPr>
          <w:rFonts w:ascii="Calibri" w:hAnsi="Calibri" w:cs="Calibri"/>
        </w:rPr>
      </w:r>
      <w:r w:rsidR="00F9740A">
        <w:rPr>
          <w:rFonts w:ascii="Calibri" w:hAnsi="Calibri" w:cs="Calibri"/>
        </w:rPr>
        <w:fldChar w:fldCharType="end"/>
      </w:r>
      <w:r w:rsidR="00F9740A">
        <w:rPr>
          <w:rFonts w:ascii="Calibri" w:hAnsi="Calibri" w:cs="Calibri"/>
        </w:rPr>
        <w:fldChar w:fldCharType="separate"/>
      </w:r>
      <w:r w:rsidR="00F9740A">
        <w:rPr>
          <w:rFonts w:ascii="Calibri" w:hAnsi="Calibri" w:cs="Calibri"/>
          <w:noProof/>
        </w:rPr>
        <w:t>(Anderson et al., 2017; Díaz Vázquez et al., 2023)</w:t>
      </w:r>
      <w:r w:rsidR="00F9740A">
        <w:rPr>
          <w:rFonts w:ascii="Calibri" w:hAnsi="Calibri" w:cs="Calibri"/>
        </w:rPr>
        <w:fldChar w:fldCharType="end"/>
      </w:r>
      <w:r w:rsidR="00A345B9">
        <w:rPr>
          <w:rFonts w:ascii="Calibri" w:hAnsi="Calibri" w:cs="Calibri"/>
        </w:rPr>
        <w:t>, where van der Waals packing contributes to stability more than hydrogen bonding</w:t>
      </w:r>
      <w:r w:rsidR="00F9740A">
        <w:rPr>
          <w:rFonts w:ascii="Calibri" w:hAnsi="Calibri" w:cs="Calibri"/>
        </w:rPr>
        <w:t>.</w:t>
      </w:r>
    </w:p>
    <w:p w14:paraId="1939B2CC" w14:textId="6C943FF4" w:rsidR="00867068" w:rsidRDefault="00867068" w:rsidP="00A345B9">
      <w:pPr>
        <w:pStyle w:val="TOC3"/>
      </w:pPr>
      <w:r>
        <w:t xml:space="preserve">To further expand on heterodimer </w:t>
      </w:r>
      <w:proofErr w:type="gramStart"/>
      <w:r>
        <w:t>geometries</w:t>
      </w:r>
      <w:proofErr w:type="gramEnd"/>
      <w:r>
        <w:t>, we can explore the stability helices at combinations of axial rotations and z-shifts. For homodimers, I assessed the energetics of poly-</w:t>
      </w:r>
      <w:r w:rsidR="00077B9E">
        <w:t>Leucine</w:t>
      </w:r>
      <w:r>
        <w:t xml:space="preserve"> sequences</w:t>
      </w:r>
      <w:r w:rsidR="00077B9E">
        <w:t xml:space="preserve"> with Ala at </w:t>
      </w:r>
      <w:r w:rsidR="0054550E">
        <w:t>all</w:t>
      </w:r>
      <w:r w:rsidR="00077B9E">
        <w:t xml:space="preserve"> interfac</w:t>
      </w:r>
      <w:r w:rsidR="0054550E">
        <w:t>ial positions</w:t>
      </w:r>
      <w:r>
        <w:t xml:space="preserve"> at crossing angles and x-shifts for a randomized set of symmetric axial rotations and z-shifts. Geometries that had an energy below 10kcal/mol were accepted, as we expect backbone optimization to relax structures to a stable energy. We can use this method to identify asymmetric axial rotations and z-shifts. However, the search space for applying this method is exponentially larger than previous: </w:t>
      </w:r>
      <w:r w:rsidR="00490F18">
        <w:t xml:space="preserve"> </w:t>
      </w:r>
      <w:r w:rsidR="00582124">
        <w:t>I</w:t>
      </w:r>
      <w:r w:rsidR="00490F18">
        <w:t xml:space="preserve">nstead of a 1-to-1 search space for axial rotation versus z-shift, all rotations on </w:t>
      </w:r>
      <w:r w:rsidR="00582124">
        <w:t>one</w:t>
      </w:r>
      <w:r w:rsidR="00490F18">
        <w:t xml:space="preserve"> helix must be assessed against all rotations on the other helix</w:t>
      </w:r>
      <w:r w:rsidR="00582124">
        <w:t>,</w:t>
      </w:r>
      <w:r w:rsidR="00490F18">
        <w:t xml:space="preserve"> and the same must be done for z-shifts. </w:t>
      </w:r>
      <w:r w:rsidR="00582124">
        <w:t xml:space="preserve">Using the gridding strategy explained in Chapter 3, Figure 3.2, I explored </w:t>
      </w:r>
      <w:r w:rsidR="008E11D3">
        <w:t>12</w:t>
      </w:r>
      <w:r w:rsidR="00582124">
        <w:t>00 geometries for each symmetric z-shift and axial rotation. W</w:t>
      </w:r>
      <w:r w:rsidR="00490F18">
        <w:t>e would now have to explore</w:t>
      </w:r>
      <w:r w:rsidR="00582124">
        <w:t xml:space="preserve"> </w:t>
      </w:r>
      <w:r w:rsidR="008E11D3">
        <w:t>1200</w:t>
      </w:r>
      <w:r w:rsidR="008E11D3">
        <w:rPr>
          <w:vertAlign w:val="superscript"/>
        </w:rPr>
        <w:t>1200</w:t>
      </w:r>
      <w:r>
        <w:t xml:space="preserve">. </w:t>
      </w:r>
      <w:r w:rsidR="006F63EF">
        <w:t xml:space="preserve">Rather than brute forcing this for </w:t>
      </w:r>
      <w:r w:rsidR="000C1EE7">
        <w:t>a multitude of</w:t>
      </w:r>
      <w:r w:rsidR="006F63EF">
        <w:t xml:space="preserve"> crossing angles and x-shifts,</w:t>
      </w:r>
      <w:r w:rsidR="00A345B9">
        <w:t xml:space="preserve"> </w:t>
      </w:r>
      <w:r w:rsidR="000C1EE7">
        <w:t xml:space="preserve">we can explore favorable heterodimer geometries for the local geometries we’ve found from previous </w:t>
      </w:r>
      <w:proofErr w:type="spellStart"/>
      <w:r w:rsidR="000C1EE7">
        <w:t>homodimeric</w:t>
      </w:r>
      <w:proofErr w:type="spellEnd"/>
      <w:r w:rsidR="000C1EE7">
        <w:t xml:space="preserve"> </w:t>
      </w:r>
      <w:proofErr w:type="spellStart"/>
      <w:r w:rsidR="000C1EE7">
        <w:t>GAS</w:t>
      </w:r>
      <w:r w:rsidR="000C1EE7" w:rsidRPr="000C1EE7">
        <w:rPr>
          <w:vertAlign w:val="subscript"/>
        </w:rPr>
        <w:t>right</w:t>
      </w:r>
      <w:proofErr w:type="spellEnd"/>
      <w:r w:rsidR="000C1EE7">
        <w:t xml:space="preserve"> proteins.</w:t>
      </w:r>
      <w:r w:rsidR="00E07C86">
        <w:t xml:space="preserve"> Starting by testing different combinations of the homodimer axial rotations and z-shifts discussed earlier from our homodimers, we can see if small shifts result in favorable energies.</w:t>
      </w:r>
      <w:r w:rsidR="00E07C86" w:rsidRPr="00E07C86">
        <w:rPr>
          <w:b/>
          <w:bCs/>
        </w:rPr>
        <w:t xml:space="preserve"> (going to rewrite this part after I do analysis mention</w:t>
      </w:r>
      <w:r w:rsidR="00490FF2">
        <w:rPr>
          <w:b/>
          <w:bCs/>
        </w:rPr>
        <w:t>ed</w:t>
      </w:r>
      <w:r w:rsidR="00E07C86" w:rsidRPr="00E07C86">
        <w:rPr>
          <w:b/>
          <w:bCs/>
        </w:rPr>
        <w:t xml:space="preserve"> on page 8)</w:t>
      </w:r>
    </w:p>
    <w:p w14:paraId="69DCCB38" w14:textId="100FA1F1" w:rsidR="00BB346E" w:rsidRDefault="00BB346E" w:rsidP="00BB346E">
      <w:pPr>
        <w:pStyle w:val="ThesisTOC2"/>
      </w:pPr>
      <w:bookmarkStart w:id="4" w:name="_Toc173449334"/>
      <w:r>
        <w:t>4.3.2 Turning sequence entropy into a pairwise term</w:t>
      </w:r>
      <w:bookmarkEnd w:id="4"/>
    </w:p>
    <w:p w14:paraId="6184E5D1" w14:textId="735D596D" w:rsidR="001E12B4" w:rsidRDefault="00BB346E" w:rsidP="001E12B4">
      <w:pPr>
        <w:spacing w:line="480" w:lineRule="auto"/>
        <w:ind w:firstLine="360"/>
        <w:jc w:val="both"/>
        <w:rPr>
          <w:rFonts w:ascii="Calibri" w:hAnsi="Calibri" w:cs="Calibri"/>
        </w:rPr>
      </w:pPr>
      <w:r>
        <w:rPr>
          <w:rFonts w:ascii="Calibri" w:hAnsi="Calibri" w:cs="Calibri"/>
        </w:rPr>
        <w:t xml:space="preserve">To design sequences similar to natural MP proteins, we created a SEQUENCE_ENTROPY term detailed in section 3.3.4. Briefly, this term uses the natural distribution of AAs in MPs to design a </w:t>
      </w:r>
      <w:proofErr w:type="gramStart"/>
      <w:r>
        <w:rPr>
          <w:rFonts w:ascii="Calibri" w:hAnsi="Calibri" w:cs="Calibri"/>
        </w:rPr>
        <w:t>sequence with</w:t>
      </w:r>
      <w:proofErr w:type="gramEnd"/>
      <w:r>
        <w:rPr>
          <w:rFonts w:ascii="Calibri" w:hAnsi="Calibri" w:cs="Calibri"/>
        </w:rPr>
        <w:t xml:space="preserve"> </w:t>
      </w:r>
      <w:proofErr w:type="gramStart"/>
      <w:r>
        <w:rPr>
          <w:rFonts w:ascii="Calibri" w:hAnsi="Calibri" w:cs="Calibri"/>
        </w:rPr>
        <w:lastRenderedPageBreak/>
        <w:t>similar to</w:t>
      </w:r>
      <w:proofErr w:type="gramEnd"/>
      <w:r>
        <w:rPr>
          <w:rFonts w:ascii="Calibri" w:hAnsi="Calibri" w:cs="Calibri"/>
        </w:rPr>
        <w:t xml:space="preserve"> MPs. It is currently implemented as a similarity score, with higher values being determined as more similar. We expected this term to help normalize experimental expression and insertion, however, we may not be maintaining packing interactions found in natural MP structures. Previous research has shown that protein activity and folding are affected by small changes in AA sequence (</w:t>
      </w:r>
      <w:r w:rsidRPr="00C52E2B">
        <w:rPr>
          <w:rFonts w:ascii="Calibri" w:hAnsi="Calibri" w:cs="Calibri"/>
          <w:b/>
          <w:bCs/>
        </w:rPr>
        <w:t>cites</w:t>
      </w:r>
      <w:r>
        <w:rPr>
          <w:rFonts w:ascii="Calibri" w:hAnsi="Calibri" w:cs="Calibri"/>
        </w:rPr>
        <w:t xml:space="preserve">). To further investigate the impact of packing on these changes, we can calculate how individual AAs might affect those </w:t>
      </w:r>
      <w:r w:rsidR="00490FF2">
        <w:rPr>
          <w:rFonts w:ascii="Times New Roman" w:hAnsi="Times New Roman" w:cs="Times New Roman"/>
          <w:noProof/>
          <w:kern w:val="0"/>
          <w:szCs w:val="24"/>
          <w14:ligatures w14:val="none"/>
        </w:rPr>
        <mc:AlternateContent>
          <mc:Choice Requires="wps">
            <w:drawing>
              <wp:anchor distT="45720" distB="45720" distL="114300" distR="114300" simplePos="0" relativeHeight="251675648" behindDoc="0" locked="0" layoutInCell="1" allowOverlap="1" wp14:anchorId="782A8DFE" wp14:editId="2FE2A183">
                <wp:simplePos x="0" y="0"/>
                <wp:positionH relativeFrom="margin">
                  <wp:align>left</wp:align>
                </wp:positionH>
                <wp:positionV relativeFrom="paragraph">
                  <wp:posOffset>6658610</wp:posOffset>
                </wp:positionV>
                <wp:extent cx="5930900" cy="996315"/>
                <wp:effectExtent l="0" t="0" r="0" b="0"/>
                <wp:wrapSquare wrapText="bothSides"/>
                <wp:docPr id="65268417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996315"/>
                        </a:xfrm>
                        <a:prstGeom prst="rect">
                          <a:avLst/>
                        </a:prstGeom>
                        <a:solidFill>
                          <a:srgbClr val="FFFFFF"/>
                        </a:solidFill>
                        <a:ln w="9525">
                          <a:noFill/>
                          <a:miter lim="800000"/>
                          <a:headEnd/>
                          <a:tailEnd/>
                        </a:ln>
                      </wps:spPr>
                      <wps:txbx>
                        <w:txbxContent>
                          <w:p w14:paraId="3EBD6B93" w14:textId="687F5496" w:rsidR="001E12B4" w:rsidRPr="001E12B4" w:rsidRDefault="001E12B4" w:rsidP="001E12B4">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Pr>
                                <w:rFonts w:ascii="Calibri" w:hAnsi="Calibri" w:cs="Calibri"/>
                                <w:b/>
                                <w:bCs/>
                                <w:sz w:val="20"/>
                                <w:szCs w:val="20"/>
                              </w:rPr>
                              <w:t>5</w:t>
                            </w:r>
                            <w:r>
                              <w:rPr>
                                <w:rFonts w:ascii="Calibri" w:hAnsi="Calibri" w:cs="Calibri"/>
                                <w:b/>
                                <w:bCs/>
                                <w:sz w:val="20"/>
                                <w:szCs w:val="20"/>
                              </w:rPr>
                              <w:t xml:space="preserve"> </w:t>
                            </w:r>
                            <w:r>
                              <w:rPr>
                                <w:rFonts w:ascii="Calibri" w:hAnsi="Calibri" w:cs="Calibri"/>
                                <w:b/>
                                <w:bCs/>
                                <w:sz w:val="20"/>
                                <w:szCs w:val="20"/>
                              </w:rPr>
                              <w:t xml:space="preserve">Amino acid frequency from TMs extracted from OPM. </w:t>
                            </w:r>
                            <w:r w:rsidR="00193742" w:rsidRPr="00193742">
                              <w:rPr>
                                <w:rFonts w:ascii="Calibri" w:hAnsi="Calibri" w:cs="Calibri"/>
                                <w:sz w:val="20"/>
                                <w:szCs w:val="20"/>
                              </w:rPr>
                              <w:t>A)</w:t>
                            </w:r>
                            <w:r w:rsidR="00193742">
                              <w:rPr>
                                <w:rFonts w:ascii="Calibri" w:hAnsi="Calibri" w:cs="Calibri"/>
                                <w:b/>
                                <w:bCs/>
                                <w:sz w:val="20"/>
                                <w:szCs w:val="20"/>
                              </w:rPr>
                              <w:t xml:space="preserve"> </w:t>
                            </w:r>
                            <w:r w:rsidRPr="001E12B4">
                              <w:rPr>
                                <w:rFonts w:ascii="Calibri" w:hAnsi="Calibri" w:cs="Calibri"/>
                                <w:sz w:val="20"/>
                                <w:szCs w:val="20"/>
                              </w:rPr>
                              <w:t>Each AA was counted as found in TMs identified from OPM and divided by the total count of all AAs to determine the frequency.</w:t>
                            </w:r>
                            <w:r w:rsidR="00193742">
                              <w:rPr>
                                <w:rFonts w:ascii="Calibri" w:hAnsi="Calibri" w:cs="Calibri"/>
                                <w:sz w:val="20"/>
                                <w:szCs w:val="20"/>
                              </w:rPr>
                              <w:t xml:space="preserve"> Separated by year that data was extracted. B) Frequency of the pairs</w:t>
                            </w:r>
                            <w:r w:rsidR="00490FF2">
                              <w:rPr>
                                <w:rFonts w:ascii="Calibri" w:hAnsi="Calibri" w:cs="Calibri"/>
                                <w:sz w:val="20"/>
                                <w:szCs w:val="20"/>
                              </w:rPr>
                              <w:t xml:space="preserve"> found in at least 10 designed sequences compared</w:t>
                            </w:r>
                            <w:r w:rsidR="00193742">
                              <w:rPr>
                                <w:rFonts w:ascii="Calibri" w:hAnsi="Calibri" w:cs="Calibri"/>
                                <w:sz w:val="20"/>
                                <w:szCs w:val="20"/>
                              </w:rPr>
                              <w:t xml:space="preserve"> with the largest differences between designs and all TMs. Most pairs are found more often in TMs (more negative). Pairs found to be all regions marked in red, and pairs found in Left and Right marked in blue.</w:t>
                            </w:r>
                            <w:r w:rsidR="00490FF2">
                              <w:rPr>
                                <w:rFonts w:ascii="Calibri" w:hAnsi="Calibri" w:cs="Calibri"/>
                                <w:sz w:val="20"/>
                                <w:szCs w:val="20"/>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2A8DFE" id="_x0000_s1030" type="#_x0000_t202" style="position:absolute;left:0;text-align:left;margin-left:0;margin-top:524.3pt;width:467pt;height:78.45pt;z-index:2516756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rcPIQIAACUEAAAOAAAAZHJzL2Uyb0RvYy54bWysU8Fu2zAMvQ/YPwi6L3bSpGuMOEWXLsOA&#10;bh3Q7QMUWY6FyaJGKbG7ry8lu2nW3YbpIIgi9Ug+Pq2u+9awo0KvwZZ8Osk5U1ZCpe2+5D++b99d&#10;ceaDsJUwYFXJH5Xn1+u3b1adK9QMGjCVQkYg1hedK3kTgiuyzMtGtcJPwClLzhqwFYFM3GcVio7Q&#10;W5PN8vwy6wArhyCV93R7Ozj5OuHXtZLhvq69CsyUnGoLace07+KerVei2KNwjZZjGeIfqmiFtpT0&#10;BHUrgmAH1H9BtVoieKjDREKbQV1rqVIP1M00f9XNQyOcSr0QOd6daPL/D1Z+PT64b8hC/wF6GmBq&#10;wrs7kD89s7BphN2rG0ToGiUqSjyNlGWd88X4NFLtCx9Bdt0XqGjI4hAgAfU1tpEV6pMROg3g8US6&#10;6gOTdLlYXuTLnFySfMvl5cV0kVKI4vm1Qx8+KWhZPJQcaagJXRzvfIjViOI5JCbzYHS11cYkA/e7&#10;jUF2FCSAbVoj+h9hxrKOsi9mi4RsIb5P2mh1IIEa3Zb8Ko9rkExk46OtUkgQ2gxnqsTYkZ7IyMBN&#10;6Hc901XJ5/FtZGsH1SPxhTDokf5PuKetNkBVSKMdZw3g79d3MY5GTx7OOtJsyf2vg0DFmflsaTbL&#10;6XweRZ6M+eL9jAw89+zOPcJKgip54Gw4bkL6GJE2Czc0w1onel8qHlsjLSbWx38TxX5up6iX371+&#10;AgAA//8DAFBLAwQUAAYACAAAACEAT3zUB94AAAAKAQAADwAAAGRycy9kb3ducmV2LnhtbEyPwU7D&#10;MBBE70j8g7VIXBC1KUnahjgVIIG4tvQDnHibRMTrKHab9O9ZTvS4b0azM8V2dr044xg6TxqeFgoE&#10;Uu1tR42Gw/fH4xpEiIas6T2hhgsG2Ja3N4XJrZ9oh+d9bASHUMiNhjbGIZcy1C06ExZ+QGLt6Edn&#10;Ip9jI+1oJg53vVwqlUlnOuIPrRnwvcX6Z39yGo5f00O6marPeFjtkuzNdKvKX7S+v5tfX0BEnOO/&#10;Gf7qc3UouVPlT2SD6DXwkMhUJesMBOub54RRxWip0hRkWcjrCeUvAAAA//8DAFBLAQItABQABgAI&#10;AAAAIQC2gziS/gAAAOEBAAATAAAAAAAAAAAAAAAAAAAAAABbQ29udGVudF9UeXBlc10ueG1sUEsB&#10;Ai0AFAAGAAgAAAAhADj9If/WAAAAlAEAAAsAAAAAAAAAAAAAAAAALwEAAF9yZWxzLy5yZWxzUEsB&#10;Ai0AFAAGAAgAAAAhAFeCtw8hAgAAJQQAAA4AAAAAAAAAAAAAAAAALgIAAGRycy9lMm9Eb2MueG1s&#10;UEsBAi0AFAAGAAgAAAAhAE981AfeAAAACgEAAA8AAAAAAAAAAAAAAAAAewQAAGRycy9kb3ducmV2&#10;LnhtbFBLBQYAAAAABAAEAPMAAACGBQAAAAA=&#10;" stroked="f">
                <v:textbox>
                  <w:txbxContent>
                    <w:p w14:paraId="3EBD6B93" w14:textId="687F5496" w:rsidR="001E12B4" w:rsidRPr="001E12B4" w:rsidRDefault="001E12B4" w:rsidP="001E12B4">
                      <w:pPr>
                        <w:jc w:val="both"/>
                        <w:rPr>
                          <w:rFonts w:ascii="Calibri" w:hAnsi="Calibri" w:cs="Calibri"/>
                          <w:sz w:val="20"/>
                          <w:szCs w:val="20"/>
                        </w:rPr>
                      </w:pPr>
                      <w:r w:rsidRPr="005716D2">
                        <w:rPr>
                          <w:rFonts w:ascii="Calibri" w:hAnsi="Calibri" w:cs="Calibri"/>
                          <w:b/>
                          <w:bCs/>
                          <w:sz w:val="20"/>
                          <w:szCs w:val="20"/>
                        </w:rPr>
                        <w:t xml:space="preserve">Figure </w:t>
                      </w:r>
                      <w:r>
                        <w:rPr>
                          <w:rFonts w:ascii="Calibri" w:hAnsi="Calibri" w:cs="Calibri"/>
                          <w:b/>
                          <w:bCs/>
                          <w:sz w:val="20"/>
                          <w:szCs w:val="20"/>
                        </w:rPr>
                        <w:t>4.</w:t>
                      </w:r>
                      <w:r>
                        <w:rPr>
                          <w:rFonts w:ascii="Calibri" w:hAnsi="Calibri" w:cs="Calibri"/>
                          <w:b/>
                          <w:bCs/>
                          <w:sz w:val="20"/>
                          <w:szCs w:val="20"/>
                        </w:rPr>
                        <w:t>5</w:t>
                      </w:r>
                      <w:r>
                        <w:rPr>
                          <w:rFonts w:ascii="Calibri" w:hAnsi="Calibri" w:cs="Calibri"/>
                          <w:b/>
                          <w:bCs/>
                          <w:sz w:val="20"/>
                          <w:szCs w:val="20"/>
                        </w:rPr>
                        <w:t xml:space="preserve"> </w:t>
                      </w:r>
                      <w:r>
                        <w:rPr>
                          <w:rFonts w:ascii="Calibri" w:hAnsi="Calibri" w:cs="Calibri"/>
                          <w:b/>
                          <w:bCs/>
                          <w:sz w:val="20"/>
                          <w:szCs w:val="20"/>
                        </w:rPr>
                        <w:t xml:space="preserve">Amino acid frequency from TMs extracted from OPM. </w:t>
                      </w:r>
                      <w:r w:rsidR="00193742" w:rsidRPr="00193742">
                        <w:rPr>
                          <w:rFonts w:ascii="Calibri" w:hAnsi="Calibri" w:cs="Calibri"/>
                          <w:sz w:val="20"/>
                          <w:szCs w:val="20"/>
                        </w:rPr>
                        <w:t>A)</w:t>
                      </w:r>
                      <w:r w:rsidR="00193742">
                        <w:rPr>
                          <w:rFonts w:ascii="Calibri" w:hAnsi="Calibri" w:cs="Calibri"/>
                          <w:b/>
                          <w:bCs/>
                          <w:sz w:val="20"/>
                          <w:szCs w:val="20"/>
                        </w:rPr>
                        <w:t xml:space="preserve"> </w:t>
                      </w:r>
                      <w:r w:rsidRPr="001E12B4">
                        <w:rPr>
                          <w:rFonts w:ascii="Calibri" w:hAnsi="Calibri" w:cs="Calibri"/>
                          <w:sz w:val="20"/>
                          <w:szCs w:val="20"/>
                        </w:rPr>
                        <w:t>Each AA was counted as found in TMs identified from OPM and divided by the total count of all AAs to determine the frequency.</w:t>
                      </w:r>
                      <w:r w:rsidR="00193742">
                        <w:rPr>
                          <w:rFonts w:ascii="Calibri" w:hAnsi="Calibri" w:cs="Calibri"/>
                          <w:sz w:val="20"/>
                          <w:szCs w:val="20"/>
                        </w:rPr>
                        <w:t xml:space="preserve"> Separated by year that data was extracted. B) Frequency of the pairs</w:t>
                      </w:r>
                      <w:r w:rsidR="00490FF2">
                        <w:rPr>
                          <w:rFonts w:ascii="Calibri" w:hAnsi="Calibri" w:cs="Calibri"/>
                          <w:sz w:val="20"/>
                          <w:szCs w:val="20"/>
                        </w:rPr>
                        <w:t xml:space="preserve"> found in at least 10 designed sequences compared</w:t>
                      </w:r>
                      <w:r w:rsidR="00193742">
                        <w:rPr>
                          <w:rFonts w:ascii="Calibri" w:hAnsi="Calibri" w:cs="Calibri"/>
                          <w:sz w:val="20"/>
                          <w:szCs w:val="20"/>
                        </w:rPr>
                        <w:t xml:space="preserve"> with the largest differences between designs and all TMs. Most pairs are found more often in TMs (more negative). Pairs found to be all regions marked in red, and pairs found in Left and Right marked in blue.</w:t>
                      </w:r>
                      <w:r w:rsidR="00490FF2">
                        <w:rPr>
                          <w:rFonts w:ascii="Calibri" w:hAnsi="Calibri" w:cs="Calibri"/>
                          <w:sz w:val="20"/>
                          <w:szCs w:val="20"/>
                        </w:rPr>
                        <w:t xml:space="preserve"> </w:t>
                      </w:r>
                    </w:p>
                  </w:txbxContent>
                </v:textbox>
                <w10:wrap type="square" anchorx="margin"/>
              </v:shape>
            </w:pict>
          </mc:Fallback>
        </mc:AlternateContent>
      </w:r>
      <w:r w:rsidR="00490FF2">
        <w:rPr>
          <w:rFonts w:ascii="Calibri" w:hAnsi="Calibri" w:cs="Calibri"/>
          <w:noProof/>
        </w:rPr>
        <w:drawing>
          <wp:anchor distT="0" distB="0" distL="114300" distR="114300" simplePos="0" relativeHeight="251676672" behindDoc="0" locked="0" layoutInCell="1" allowOverlap="1" wp14:anchorId="704709D4" wp14:editId="646F7187">
            <wp:simplePos x="0" y="0"/>
            <wp:positionH relativeFrom="margin">
              <wp:posOffset>0</wp:posOffset>
            </wp:positionH>
            <wp:positionV relativeFrom="paragraph">
              <wp:posOffset>2184839</wp:posOffset>
            </wp:positionV>
            <wp:extent cx="5943600" cy="4383405"/>
            <wp:effectExtent l="0" t="0" r="0" b="0"/>
            <wp:wrapTopAndBottom/>
            <wp:docPr id="2136522056" name="Picture 8" descr="A graph of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522056" name="Picture 8" descr="A graph of different types of line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383405"/>
                    </a:xfrm>
                    <a:prstGeom prst="rect">
                      <a:avLst/>
                    </a:prstGeom>
                  </pic:spPr>
                </pic:pic>
              </a:graphicData>
            </a:graphic>
          </wp:anchor>
        </w:drawing>
      </w:r>
      <w:r>
        <w:rPr>
          <w:rFonts w:ascii="Calibri" w:hAnsi="Calibri" w:cs="Calibri"/>
        </w:rPr>
        <w:t>around them.</w:t>
      </w:r>
    </w:p>
    <w:p w14:paraId="6D190A80" w14:textId="73B35134" w:rsidR="00193742" w:rsidRDefault="00193742" w:rsidP="001E12B4">
      <w:pPr>
        <w:spacing w:line="480" w:lineRule="auto"/>
        <w:ind w:firstLine="360"/>
        <w:jc w:val="both"/>
        <w:rPr>
          <w:rFonts w:ascii="Calibri" w:hAnsi="Calibri" w:cs="Calibri"/>
        </w:rPr>
      </w:pPr>
    </w:p>
    <w:p w14:paraId="702E8BED" w14:textId="6412B05F" w:rsidR="00193742" w:rsidRDefault="00BB346E" w:rsidP="00193742">
      <w:pPr>
        <w:spacing w:line="480" w:lineRule="auto"/>
        <w:ind w:firstLine="360"/>
        <w:jc w:val="both"/>
        <w:rPr>
          <w:rFonts w:ascii="Calibri" w:hAnsi="Calibri" w:cs="Calibri"/>
        </w:rPr>
      </w:pPr>
      <w:r w:rsidRPr="005524CC">
        <w:rPr>
          <w:rFonts w:ascii="Calibri" w:hAnsi="Calibri" w:cs="Calibri"/>
        </w:rPr>
        <w:lastRenderedPageBreak/>
        <w:t xml:space="preserve">I recalculated the </w:t>
      </w:r>
      <w:r w:rsidR="00C01280" w:rsidRPr="005524CC">
        <w:rPr>
          <w:rFonts w:ascii="Calibri" w:hAnsi="Calibri" w:cs="Calibri"/>
        </w:rPr>
        <w:t>composition of AAs</w:t>
      </w:r>
      <w:r w:rsidRPr="005524CC">
        <w:rPr>
          <w:rFonts w:ascii="Calibri" w:hAnsi="Calibri" w:cs="Calibri"/>
        </w:rPr>
        <w:t xml:space="preserve"> for all</w:t>
      </w:r>
      <w:r w:rsidR="00C01280" w:rsidRPr="005524CC">
        <w:rPr>
          <w:rFonts w:ascii="Calibri" w:hAnsi="Calibri" w:cs="Calibri"/>
        </w:rPr>
        <w:t xml:space="preserve"> non-redundant TMHs</w:t>
      </w:r>
      <w:r w:rsidRPr="005524CC">
        <w:rPr>
          <w:rFonts w:ascii="Calibri" w:hAnsi="Calibri" w:cs="Calibri"/>
        </w:rPr>
        <w:t xml:space="preserve"> in OPM as of </w:t>
      </w:r>
      <w:r w:rsidR="005524CC" w:rsidRPr="005524CC">
        <w:rPr>
          <w:rFonts w:ascii="Calibri" w:hAnsi="Calibri" w:cs="Calibri"/>
        </w:rPr>
        <w:t>May 14, 2024</w:t>
      </w:r>
      <w:r w:rsidRPr="005524CC">
        <w:rPr>
          <w:rFonts w:ascii="Calibri" w:hAnsi="Calibri" w:cs="Calibri"/>
        </w:rPr>
        <w:t>.</w:t>
      </w:r>
      <w:r w:rsidR="005524CC">
        <w:rPr>
          <w:rFonts w:ascii="Calibri" w:hAnsi="Calibri" w:cs="Calibri"/>
        </w:rPr>
        <w:t xml:space="preserve"> The composition is quite </w:t>
      </w:r>
      <w:proofErr w:type="gramStart"/>
      <w:r w:rsidR="005524CC">
        <w:rPr>
          <w:rFonts w:ascii="Calibri" w:hAnsi="Calibri" w:cs="Calibri"/>
        </w:rPr>
        <w:t>similar to</w:t>
      </w:r>
      <w:proofErr w:type="gramEnd"/>
      <w:r w:rsidR="005524CC">
        <w:rPr>
          <w:rFonts w:ascii="Calibri" w:hAnsi="Calibri" w:cs="Calibri"/>
        </w:rPr>
        <w:t xml:space="preserve"> </w:t>
      </w:r>
      <w:r w:rsidR="001E12B4">
        <w:rPr>
          <w:rFonts w:ascii="Calibri" w:hAnsi="Calibri" w:cs="Calibri"/>
        </w:rPr>
        <w:t>when determined in 2021</w:t>
      </w:r>
      <w:r w:rsidR="005524CC">
        <w:rPr>
          <w:rFonts w:ascii="Calibri" w:hAnsi="Calibri" w:cs="Calibri"/>
        </w:rPr>
        <w:t xml:space="preserve"> (</w:t>
      </w:r>
      <w:r w:rsidR="001E12B4" w:rsidRPr="001E12B4">
        <w:rPr>
          <w:rFonts w:ascii="Calibri" w:hAnsi="Calibri" w:cs="Calibri"/>
        </w:rPr>
        <w:t>Figure 4.</w:t>
      </w:r>
      <w:r w:rsidR="001E12B4">
        <w:rPr>
          <w:rFonts w:ascii="Calibri" w:hAnsi="Calibri" w:cs="Calibri"/>
        </w:rPr>
        <w:t>5</w:t>
      </w:r>
      <w:r w:rsidR="00193742">
        <w:rPr>
          <w:rFonts w:ascii="Calibri" w:hAnsi="Calibri" w:cs="Calibri"/>
        </w:rPr>
        <w:t>A</w:t>
      </w:r>
      <w:r w:rsidR="005524CC">
        <w:rPr>
          <w:rFonts w:ascii="Calibri" w:hAnsi="Calibri" w:cs="Calibri"/>
        </w:rPr>
        <w:t>).</w:t>
      </w:r>
      <w:r w:rsidRPr="005524CC">
        <w:rPr>
          <w:rFonts w:ascii="Calibri" w:hAnsi="Calibri" w:cs="Calibri"/>
        </w:rPr>
        <w:t xml:space="preserve"> </w:t>
      </w:r>
      <w:r w:rsidR="00E07C86">
        <w:rPr>
          <w:rFonts w:ascii="Calibri" w:hAnsi="Calibri" w:cs="Calibri"/>
        </w:rPr>
        <w:t xml:space="preserve">I then </w:t>
      </w:r>
      <w:r w:rsidR="00193742">
        <w:rPr>
          <w:rFonts w:ascii="Calibri" w:hAnsi="Calibri" w:cs="Calibri"/>
        </w:rPr>
        <w:t xml:space="preserve">chose to </w:t>
      </w:r>
      <w:r w:rsidR="00E07C86">
        <w:rPr>
          <w:rFonts w:ascii="Calibri" w:hAnsi="Calibri" w:cs="Calibri"/>
        </w:rPr>
        <w:t>analyze the pairs of AAs found within</w:t>
      </w:r>
      <w:r w:rsidR="00193742">
        <w:rPr>
          <w:rFonts w:ascii="Calibri" w:hAnsi="Calibri" w:cs="Calibri"/>
        </w:rPr>
        <w:t xml:space="preserve"> the interface of my successful designs (as defined by SASA) and</w:t>
      </w:r>
      <w:r w:rsidR="00E07C86">
        <w:rPr>
          <w:rFonts w:ascii="Calibri" w:hAnsi="Calibri" w:cs="Calibri"/>
        </w:rPr>
        <w:t xml:space="preserve"> those within the TMHs</w:t>
      </w:r>
      <w:r w:rsidR="00193742">
        <w:rPr>
          <w:rFonts w:ascii="Calibri" w:hAnsi="Calibri" w:cs="Calibri"/>
        </w:rPr>
        <w:t xml:space="preserve"> (Figure 4.5B)</w:t>
      </w:r>
      <w:r w:rsidR="00E07C86">
        <w:rPr>
          <w:rFonts w:ascii="Calibri" w:hAnsi="Calibri" w:cs="Calibri"/>
        </w:rPr>
        <w:t xml:space="preserve">. </w:t>
      </w:r>
      <w:r w:rsidR="00193742">
        <w:rPr>
          <w:rFonts w:ascii="Calibri" w:hAnsi="Calibri" w:cs="Calibri"/>
        </w:rPr>
        <w:t xml:space="preserve">Although we were able to successfully design interfacial sequences that reflect the frequency of AAs in TMs (Supp. 3….), </w:t>
      </w:r>
      <w:r w:rsidR="00490FF2">
        <w:rPr>
          <w:rFonts w:ascii="Calibri" w:hAnsi="Calibri" w:cs="Calibri"/>
        </w:rPr>
        <w:t xml:space="preserve">these are pairs of AAs that are </w:t>
      </w:r>
      <w:r w:rsidR="00B56906">
        <w:rPr>
          <w:rFonts w:ascii="Calibri" w:hAnsi="Calibri" w:cs="Calibri"/>
        </w:rPr>
        <w:t>most different from the frequency in</w:t>
      </w:r>
      <w:r w:rsidR="00490FF2">
        <w:rPr>
          <w:rFonts w:ascii="Calibri" w:hAnsi="Calibri" w:cs="Calibri"/>
        </w:rPr>
        <w:t xml:space="preserve"> all </w:t>
      </w:r>
      <w:r w:rsidR="00B56906">
        <w:rPr>
          <w:rFonts w:ascii="Calibri" w:hAnsi="Calibri" w:cs="Calibri"/>
        </w:rPr>
        <w:t>TMHs</w:t>
      </w:r>
      <w:r w:rsidR="00193742">
        <w:rPr>
          <w:rFonts w:ascii="Calibri" w:hAnsi="Calibri" w:cs="Calibri"/>
        </w:rPr>
        <w:t xml:space="preserve">. </w:t>
      </w:r>
      <w:r w:rsidR="00490FF2">
        <w:rPr>
          <w:rFonts w:ascii="Calibri" w:hAnsi="Calibri" w:cs="Calibri"/>
        </w:rPr>
        <w:t>However, this comparison is between all AAs</w:t>
      </w:r>
      <w:r w:rsidR="00B56906">
        <w:rPr>
          <w:rFonts w:ascii="Calibri" w:hAnsi="Calibri" w:cs="Calibri"/>
        </w:rPr>
        <w:t xml:space="preserve"> within TMH sequences</w:t>
      </w:r>
      <w:r w:rsidR="00490FF2">
        <w:rPr>
          <w:rFonts w:ascii="Calibri" w:hAnsi="Calibri" w:cs="Calibri"/>
        </w:rPr>
        <w:t xml:space="preserve"> and not the interfaces of TMs. It may be more informative to first identify interfaces between TMs from solved structures and use this AA frequency for future designs. Additionally, beginning to identify relationships between AA frequency by position (AA3 = alanine, alanine separated by 3 bases) could also benefit designing sequences that maintain atomic interactions found within natural MPs.</w:t>
      </w:r>
    </w:p>
    <w:p w14:paraId="4CA6F32A" w14:textId="426778A1" w:rsidR="00A751F0" w:rsidRDefault="00A751F0" w:rsidP="00A751F0">
      <w:pPr>
        <w:pStyle w:val="ThesisTOC2"/>
      </w:pPr>
      <w:bookmarkStart w:id="5" w:name="_Toc173449335"/>
      <w:r>
        <w:t>4.3.</w:t>
      </w:r>
      <w:r w:rsidR="00445EEA">
        <w:t>3</w:t>
      </w:r>
      <w:r>
        <w:t xml:space="preserve"> </w:t>
      </w:r>
      <w:r w:rsidR="00344A24">
        <w:t>Training energy terms</w:t>
      </w:r>
      <w:bookmarkEnd w:id="5"/>
    </w:p>
    <w:p w14:paraId="4875E5AC" w14:textId="254D386A" w:rsidR="00A81E49" w:rsidRDefault="00A81E49" w:rsidP="001513F5">
      <w:pPr>
        <w:spacing w:line="480" w:lineRule="auto"/>
        <w:ind w:firstLine="360"/>
        <w:jc w:val="both"/>
        <w:rPr>
          <w:rFonts w:ascii="Calibri" w:hAnsi="Calibri" w:cs="Calibri"/>
        </w:rPr>
      </w:pPr>
      <w:r>
        <w:rPr>
          <w:rFonts w:ascii="Calibri" w:hAnsi="Calibri" w:cs="Calibri"/>
        </w:rPr>
        <w:t xml:space="preserve">One final approach to improving the design procedure is to better optimize our energetic algorithm through the use of machine learning. Another student in the lab is using machine learning to optimize the weights for CATM, giving us a better understanding of what forces contribute more to stability. By taking his approach for sequences outside of the </w:t>
      </w:r>
      <w:proofErr w:type="spellStart"/>
      <w:r>
        <w:rPr>
          <w:rFonts w:ascii="Calibri" w:hAnsi="Calibri" w:cs="Calibri"/>
        </w:rPr>
        <w:t>GAS</w:t>
      </w:r>
      <w:r w:rsidRPr="00077B9E">
        <w:rPr>
          <w:rFonts w:ascii="Calibri" w:hAnsi="Calibri" w:cs="Calibri"/>
          <w:vertAlign w:val="subscript"/>
        </w:rPr>
        <w:t>right</w:t>
      </w:r>
      <w:proofErr w:type="spellEnd"/>
      <w:r>
        <w:rPr>
          <w:rFonts w:ascii="Calibri" w:hAnsi="Calibri" w:cs="Calibri"/>
        </w:rPr>
        <w:t xml:space="preserve"> region, we may also be able to identify the reason why our energetics do not correlate well outside of </w:t>
      </w:r>
      <w:proofErr w:type="spellStart"/>
      <w:r>
        <w:rPr>
          <w:rFonts w:ascii="Calibri" w:hAnsi="Calibri" w:cs="Calibri"/>
        </w:rPr>
        <w:t>GAS</w:t>
      </w:r>
      <w:r w:rsidRPr="006F7959">
        <w:rPr>
          <w:rFonts w:ascii="Calibri" w:hAnsi="Calibri" w:cs="Calibri"/>
          <w:vertAlign w:val="subscript"/>
        </w:rPr>
        <w:t>right</w:t>
      </w:r>
      <w:proofErr w:type="spellEnd"/>
      <w:r>
        <w:rPr>
          <w:rFonts w:ascii="Calibri" w:hAnsi="Calibri" w:cs="Calibri"/>
        </w:rPr>
        <w:t>.</w:t>
      </w:r>
      <w:r w:rsidR="005524CC">
        <w:rPr>
          <w:rFonts w:ascii="Calibri" w:hAnsi="Calibri" w:cs="Calibri"/>
        </w:rPr>
        <w:t xml:space="preserve"> Another graduate student in the lab is currently using regression training </w:t>
      </w:r>
      <w:r>
        <w:rPr>
          <w:rFonts w:ascii="Calibri" w:hAnsi="Calibri" w:cs="Calibri"/>
        </w:rPr>
        <w:t>to fit each of our energetic terms against the dimerization propensity (</w:t>
      </w:r>
      <w:r w:rsidRPr="001513F5">
        <w:rPr>
          <w:rFonts w:ascii="Calibri" w:hAnsi="Calibri" w:cs="Calibri"/>
          <w:b/>
          <w:bCs/>
        </w:rPr>
        <w:t>cite</w:t>
      </w:r>
      <w:r>
        <w:rPr>
          <w:rFonts w:ascii="Calibri" w:hAnsi="Calibri" w:cs="Calibri"/>
        </w:rPr>
        <w:t>)</w:t>
      </w:r>
      <w:r w:rsidR="005524CC">
        <w:rPr>
          <w:rFonts w:ascii="Calibri" w:hAnsi="Calibri" w:cs="Calibri"/>
        </w:rPr>
        <w:t>. This</w:t>
      </w:r>
      <w:r>
        <w:rPr>
          <w:rFonts w:ascii="Calibri" w:hAnsi="Calibri" w:cs="Calibri"/>
        </w:rPr>
        <w:t xml:space="preserve"> will provide </w:t>
      </w:r>
      <w:proofErr w:type="gramStart"/>
      <w:r>
        <w:rPr>
          <w:rFonts w:ascii="Calibri" w:hAnsi="Calibri" w:cs="Calibri"/>
        </w:rPr>
        <w:t>us</w:t>
      </w:r>
      <w:proofErr w:type="gramEnd"/>
      <w:r>
        <w:rPr>
          <w:rFonts w:ascii="Calibri" w:hAnsi="Calibri" w:cs="Calibri"/>
        </w:rPr>
        <w:t xml:space="preserve"> the ability to better predict the energetics of sequences designed outside of </w:t>
      </w:r>
      <w:proofErr w:type="spellStart"/>
      <w:r>
        <w:rPr>
          <w:rFonts w:ascii="Calibri" w:hAnsi="Calibri" w:cs="Calibri"/>
        </w:rPr>
        <w:t>GAS</w:t>
      </w:r>
      <w:r w:rsidRPr="006F7959">
        <w:rPr>
          <w:rFonts w:ascii="Calibri" w:hAnsi="Calibri" w:cs="Calibri"/>
          <w:vertAlign w:val="subscript"/>
        </w:rPr>
        <w:t>right</w:t>
      </w:r>
      <w:proofErr w:type="spellEnd"/>
      <w:r>
        <w:rPr>
          <w:rFonts w:ascii="Calibri" w:hAnsi="Calibri" w:cs="Calibri"/>
        </w:rPr>
        <w:t>.</w:t>
      </w:r>
    </w:p>
    <w:p w14:paraId="06CE90DC" w14:textId="0F050A04" w:rsidR="0054550E" w:rsidRDefault="0054550E" w:rsidP="0054550E">
      <w:pPr>
        <w:rPr>
          <w:rFonts w:ascii="Calibri" w:hAnsi="Calibri" w:cs="Calibri"/>
        </w:rPr>
      </w:pPr>
      <w:r>
        <w:rPr>
          <w:rFonts w:ascii="Calibri" w:hAnsi="Calibri" w:cs="Calibri"/>
        </w:rPr>
        <w:br w:type="page"/>
      </w:r>
    </w:p>
    <w:p w14:paraId="18F2A773" w14:textId="11F6F6DD" w:rsidR="00B124D1" w:rsidRDefault="00B124D1" w:rsidP="00B124D1">
      <w:pPr>
        <w:pStyle w:val="ThesisTOC"/>
      </w:pPr>
      <w:bookmarkStart w:id="6" w:name="_Toc173449336"/>
      <w:r>
        <w:lastRenderedPageBreak/>
        <w:t>4.</w:t>
      </w:r>
      <w:r w:rsidR="0097724A">
        <w:t>4</w:t>
      </w:r>
      <w:r>
        <w:t xml:space="preserve"> Detecting protein concentration in </w:t>
      </w:r>
      <w:proofErr w:type="gramStart"/>
      <w:r>
        <w:t>high-throughput</w:t>
      </w:r>
      <w:bookmarkEnd w:id="6"/>
      <w:proofErr w:type="gramEnd"/>
    </w:p>
    <w:p w14:paraId="5037D773" w14:textId="107DC902" w:rsidR="00B124D1" w:rsidRDefault="00B124D1" w:rsidP="001C3E75">
      <w:pPr>
        <w:spacing w:line="480" w:lineRule="auto"/>
        <w:ind w:firstLine="360"/>
        <w:jc w:val="both"/>
        <w:rPr>
          <w:rFonts w:ascii="Calibri" w:hAnsi="Calibri" w:cs="Calibri"/>
        </w:rPr>
      </w:pPr>
      <w:r>
        <w:rPr>
          <w:rFonts w:ascii="Calibri" w:hAnsi="Calibri" w:cs="Calibri"/>
        </w:rPr>
        <w:t>One of the weaknesses of our TOXGREEN assay is the inability to accurately assess the expression levels of each our proteins in the membrane. Currently, much of the research</w:t>
      </w:r>
      <w:r w:rsidR="001C3E75">
        <w:rPr>
          <w:rFonts w:ascii="Calibri" w:hAnsi="Calibri" w:cs="Calibri"/>
        </w:rPr>
        <w:t xml:space="preserve"> holds the assumption</w:t>
      </w:r>
      <w:r>
        <w:rPr>
          <w:rFonts w:ascii="Calibri" w:hAnsi="Calibri" w:cs="Calibri"/>
        </w:rPr>
        <w:t xml:space="preserve"> that our proteins express at the same level.</w:t>
      </w:r>
      <w:r w:rsidR="001C3E75">
        <w:rPr>
          <w:rFonts w:ascii="Calibri" w:hAnsi="Calibri" w:cs="Calibri"/>
        </w:rPr>
        <w:t xml:space="preserve"> We designed experiments to control for this variable previously by studying the dimerization of interfaces on poly-Leu backbones (</w:t>
      </w:r>
      <w:r w:rsidR="001C3E75" w:rsidRPr="001513F5">
        <w:rPr>
          <w:rFonts w:ascii="Calibri" w:hAnsi="Calibri" w:cs="Calibri"/>
          <w:b/>
          <w:bCs/>
        </w:rPr>
        <w:t>cites</w:t>
      </w:r>
      <w:r w:rsidR="001C3E75">
        <w:rPr>
          <w:rFonts w:ascii="Calibri" w:hAnsi="Calibri" w:cs="Calibri"/>
        </w:rPr>
        <w:t>) and in my study by maintaining the sequence composition as found in natural MP sequences. Subsets of sequences are then extracted and analyzed for their ability to express using western blots. Although we found that sequences designed in each region had similar expression, the Right-handed designs displayed noticeably less expression</w:t>
      </w:r>
      <w:r>
        <w:rPr>
          <w:rFonts w:ascii="Calibri" w:hAnsi="Calibri" w:cs="Calibri"/>
        </w:rPr>
        <w:t xml:space="preserve"> both left and </w:t>
      </w:r>
      <w:proofErr w:type="spellStart"/>
      <w:r>
        <w:rPr>
          <w:rFonts w:ascii="Calibri" w:hAnsi="Calibri" w:cs="Calibri"/>
        </w:rPr>
        <w:t>GAS</w:t>
      </w:r>
      <w:r w:rsidRPr="001C3E75">
        <w:rPr>
          <w:rFonts w:ascii="Calibri" w:hAnsi="Calibri" w:cs="Calibri"/>
          <w:vertAlign w:val="subscript"/>
        </w:rPr>
        <w:t>right</w:t>
      </w:r>
      <w:proofErr w:type="spellEnd"/>
      <w:r w:rsidR="0097724A">
        <w:rPr>
          <w:rFonts w:ascii="Calibri" w:hAnsi="Calibri" w:cs="Calibri"/>
        </w:rPr>
        <w:t xml:space="preserve"> (</w:t>
      </w:r>
      <w:r w:rsidR="00077B9E">
        <w:rPr>
          <w:rFonts w:ascii="Calibri" w:hAnsi="Calibri" w:cs="Calibri"/>
          <w:b/>
          <w:bCs/>
        </w:rPr>
        <w:t>reference westerns from paper</w:t>
      </w:r>
      <w:r w:rsidR="0097724A">
        <w:rPr>
          <w:rFonts w:ascii="Calibri" w:hAnsi="Calibri" w:cs="Calibri"/>
        </w:rPr>
        <w:t>)</w:t>
      </w:r>
      <w:r>
        <w:rPr>
          <w:rFonts w:ascii="Calibri" w:hAnsi="Calibri" w:cs="Calibri"/>
        </w:rPr>
        <w:t xml:space="preserve">. Additionally, the western blot only assesses total protein concentration, not </w:t>
      </w:r>
      <w:r w:rsidR="0097724A">
        <w:rPr>
          <w:rFonts w:ascii="Calibri" w:hAnsi="Calibri" w:cs="Calibri"/>
        </w:rPr>
        <w:t>considering</w:t>
      </w:r>
      <w:r>
        <w:rPr>
          <w:rFonts w:ascii="Calibri" w:hAnsi="Calibri" w:cs="Calibri"/>
        </w:rPr>
        <w:t xml:space="preserve"> just the proteins that are inserted into the membrane. Therefore, it is possible that our Right-handed designs express and insert the same in the membrane as other designed sequences. However, we currently do not have the tools to assess this. To improve our accuracy in assessing </w:t>
      </w:r>
      <w:r w:rsidR="000F6415">
        <w:rPr>
          <w:rFonts w:ascii="Calibri" w:hAnsi="Calibri" w:cs="Calibri"/>
        </w:rPr>
        <w:t>MP</w:t>
      </w:r>
      <w:r>
        <w:rPr>
          <w:rFonts w:ascii="Calibri" w:hAnsi="Calibri" w:cs="Calibri"/>
        </w:rPr>
        <w:t xml:space="preserve"> association, developing a way to assess the concentration of our proteins in high</w:t>
      </w:r>
      <w:r w:rsidR="0060288B">
        <w:rPr>
          <w:rFonts w:ascii="Calibri" w:hAnsi="Calibri" w:cs="Calibri"/>
        </w:rPr>
        <w:t xml:space="preserve"> </w:t>
      </w:r>
      <w:r>
        <w:rPr>
          <w:rFonts w:ascii="Calibri" w:hAnsi="Calibri" w:cs="Calibri"/>
        </w:rPr>
        <w:t>throughput would be beneficial,</w:t>
      </w:r>
      <w:r w:rsidR="0060288B">
        <w:rPr>
          <w:rFonts w:ascii="Calibri" w:hAnsi="Calibri" w:cs="Calibri"/>
        </w:rPr>
        <w:t xml:space="preserve"> </w:t>
      </w:r>
      <w:r>
        <w:rPr>
          <w:rFonts w:ascii="Calibri" w:hAnsi="Calibri" w:cs="Calibri"/>
        </w:rPr>
        <w:t>allowing us to normalize the fluorescence yield of each sequence to the protein concentration.</w:t>
      </w:r>
    </w:p>
    <w:p w14:paraId="7127C3E3" w14:textId="77777777" w:rsidR="000C1EE7" w:rsidRDefault="00616EE7" w:rsidP="000C1EE7">
      <w:pPr>
        <w:spacing w:line="480" w:lineRule="auto"/>
        <w:ind w:firstLine="360"/>
        <w:jc w:val="both"/>
        <w:rPr>
          <w:rFonts w:ascii="Calibri" w:hAnsi="Calibri" w:cs="Calibri"/>
        </w:rPr>
      </w:pPr>
      <w:r>
        <w:rPr>
          <w:rFonts w:ascii="Calibri" w:hAnsi="Calibri" w:cs="Calibri"/>
        </w:rPr>
        <w:t>One way to measure the expression of our MPs is to use fluorescence. By labeling our proteins with fluorescent proteins that are viable in bacteria, we can measure the amount of expressed protein through fluorescence.</w:t>
      </w:r>
      <w:r w:rsidR="000A537D">
        <w:rPr>
          <w:rFonts w:ascii="Calibri" w:hAnsi="Calibri" w:cs="Calibri"/>
        </w:rPr>
        <w:t xml:space="preserve"> Recently, f</w:t>
      </w:r>
      <w:r>
        <w:rPr>
          <w:rFonts w:ascii="Calibri" w:hAnsi="Calibri" w:cs="Calibri"/>
        </w:rPr>
        <w:t>luorescen</w:t>
      </w:r>
      <w:r w:rsidR="000A537D">
        <w:rPr>
          <w:rFonts w:ascii="Calibri" w:hAnsi="Calibri" w:cs="Calibri"/>
        </w:rPr>
        <w:t>t</w:t>
      </w:r>
      <w:r>
        <w:rPr>
          <w:rFonts w:ascii="Calibri" w:hAnsi="Calibri" w:cs="Calibri"/>
        </w:rPr>
        <w:t xml:space="preserve"> proteins have been used to track movements of</w:t>
      </w:r>
      <w:r w:rsidR="000A537D">
        <w:rPr>
          <w:rFonts w:ascii="Calibri" w:hAnsi="Calibri" w:cs="Calibri"/>
        </w:rPr>
        <w:t xml:space="preserve"> membrane</w:t>
      </w:r>
      <w:r>
        <w:rPr>
          <w:rFonts w:ascii="Calibri" w:hAnsi="Calibri" w:cs="Calibri"/>
        </w:rPr>
        <w:t xml:space="preserve"> proteins </w:t>
      </w:r>
      <w:r w:rsidR="000A537D">
        <w:rPr>
          <w:rFonts w:ascii="Calibri" w:hAnsi="Calibri" w:cs="Calibri"/>
        </w:rPr>
        <w:t>with</w:t>
      </w:r>
      <w:r>
        <w:rPr>
          <w:rFonts w:ascii="Calibri" w:hAnsi="Calibri" w:cs="Calibri"/>
        </w:rPr>
        <w:t>in bacterial cells</w:t>
      </w:r>
      <w:r w:rsidR="006D3015">
        <w:rPr>
          <w:rFonts w:ascii="Calibri" w:hAnsi="Calibri" w:cs="Calibri"/>
        </w:rPr>
        <w:t xml:space="preserve"> </w: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 </w:instrTex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DATA </w:instrText>
      </w:r>
      <w:r w:rsidR="006D3015">
        <w:rPr>
          <w:rFonts w:ascii="Calibri" w:hAnsi="Calibri" w:cs="Calibri"/>
        </w:rPr>
      </w:r>
      <w:r w:rsidR="006D3015">
        <w:rPr>
          <w:rFonts w:ascii="Calibri" w:hAnsi="Calibri" w:cs="Calibri"/>
        </w:rPr>
        <w:fldChar w:fldCharType="end"/>
      </w:r>
      <w:r w:rsidR="006D3015">
        <w:rPr>
          <w:rFonts w:ascii="Calibri" w:hAnsi="Calibri" w:cs="Calibri"/>
        </w:rPr>
      </w:r>
      <w:r w:rsidR="006D3015">
        <w:rPr>
          <w:rFonts w:ascii="Calibri" w:hAnsi="Calibri" w:cs="Calibri"/>
        </w:rPr>
        <w:fldChar w:fldCharType="separate"/>
      </w:r>
      <w:r w:rsidR="006D3015">
        <w:rPr>
          <w:rFonts w:ascii="Calibri" w:hAnsi="Calibri" w:cs="Calibri"/>
          <w:noProof/>
        </w:rPr>
        <w:t>(Lyu et al., 2022; Navarro et al., 2022)</w:t>
      </w:r>
      <w:r w:rsidR="006D3015">
        <w:rPr>
          <w:rFonts w:ascii="Calibri" w:hAnsi="Calibri" w:cs="Calibri"/>
        </w:rPr>
        <w:fldChar w:fldCharType="end"/>
      </w:r>
      <w:r w:rsidR="000A537D">
        <w:rPr>
          <w:rFonts w:ascii="Calibri" w:hAnsi="Calibri" w:cs="Calibri"/>
        </w:rPr>
        <w:t>.</w:t>
      </w:r>
      <w:r w:rsidR="006D3015">
        <w:rPr>
          <w:rFonts w:ascii="Calibri" w:hAnsi="Calibri" w:cs="Calibri"/>
        </w:rPr>
        <w:t xml:space="preserve"> Since we measure the fluorescence of expressed </w:t>
      </w:r>
      <w:proofErr w:type="spellStart"/>
      <w:r w:rsidR="006D3015">
        <w:rPr>
          <w:rFonts w:ascii="Calibri" w:hAnsi="Calibri" w:cs="Calibri"/>
        </w:rPr>
        <w:t>superfolder</w:t>
      </w:r>
      <w:proofErr w:type="spellEnd"/>
      <w:r w:rsidR="006D3015">
        <w:rPr>
          <w:rFonts w:ascii="Calibri" w:hAnsi="Calibri" w:cs="Calibri"/>
        </w:rPr>
        <w:t xml:space="preserve"> GFP (</w:t>
      </w:r>
      <w:proofErr w:type="spellStart"/>
      <w:r w:rsidR="006D3015">
        <w:rPr>
          <w:rFonts w:ascii="Calibri" w:hAnsi="Calibri" w:cs="Calibri"/>
        </w:rPr>
        <w:t>sfGFP</w:t>
      </w:r>
      <w:proofErr w:type="spellEnd"/>
      <w:r w:rsidR="006D3015">
        <w:rPr>
          <w:rFonts w:ascii="Calibri" w:hAnsi="Calibri" w:cs="Calibri"/>
        </w:rPr>
        <w:t xml:space="preserve">), a </w:t>
      </w:r>
      <w:r w:rsidR="000A537D">
        <w:rPr>
          <w:rFonts w:ascii="Calibri" w:hAnsi="Calibri" w:cs="Calibri"/>
        </w:rPr>
        <w:t xml:space="preserve">molecule </w:t>
      </w:r>
      <w:r w:rsidR="006D3015">
        <w:rPr>
          <w:rFonts w:ascii="Calibri" w:hAnsi="Calibri" w:cs="Calibri"/>
        </w:rPr>
        <w:t xml:space="preserve">expressing a different wavelength of light </w:t>
      </w:r>
      <w:r w:rsidR="000A537D">
        <w:rPr>
          <w:rFonts w:ascii="Calibri" w:hAnsi="Calibri" w:cs="Calibri"/>
        </w:rPr>
        <w:t xml:space="preserve">such as </w:t>
      </w:r>
      <w:proofErr w:type="spellStart"/>
      <w:r>
        <w:rPr>
          <w:rFonts w:ascii="Calibri" w:hAnsi="Calibri" w:cs="Calibri"/>
        </w:rPr>
        <w:t>TagRFP</w:t>
      </w:r>
      <w:proofErr w:type="spellEnd"/>
      <w:r>
        <w:rPr>
          <w:rFonts w:ascii="Calibri" w:hAnsi="Calibri" w:cs="Calibri"/>
        </w:rPr>
        <w:t>-t</w:t>
      </w:r>
      <w:r w:rsidR="00EC6EA4">
        <w:rPr>
          <w:rFonts w:ascii="Calibri" w:hAnsi="Calibri" w:cs="Calibri"/>
        </w:rPr>
        <w:t xml:space="preserve"> (</w:t>
      </w:r>
      <w:proofErr w:type="spellStart"/>
      <w:r w:rsidR="00EC6EA4">
        <w:rPr>
          <w:rFonts w:ascii="Calibri" w:hAnsi="Calibri" w:cs="Calibri"/>
        </w:rPr>
        <w:t>tRFP</w:t>
      </w:r>
      <w:proofErr w:type="spellEnd"/>
      <w:r w:rsidR="00EC6EA4">
        <w:rPr>
          <w:rFonts w:ascii="Calibri" w:hAnsi="Calibri" w:cs="Calibri"/>
        </w:rPr>
        <w:t>)</w:t>
      </w:r>
      <w:r w:rsidR="000A537D">
        <w:rPr>
          <w:rFonts w:ascii="Calibri" w:hAnsi="Calibri" w:cs="Calibri"/>
        </w:rPr>
        <w:t xml:space="preserve"> </w:t>
      </w:r>
      <w:r w:rsidR="006D3015">
        <w:rPr>
          <w:rFonts w:ascii="Calibri" w:hAnsi="Calibri" w:cs="Calibri"/>
        </w:rPr>
        <w:fldChar w:fldCharType="begin"/>
      </w:r>
      <w:r w:rsidR="006D3015">
        <w:rPr>
          <w:rFonts w:ascii="Calibri" w:hAnsi="Calibri" w:cs="Calibri"/>
        </w:rPr>
        <w:instrText xml:space="preserve"> ADDIN EN.CITE &lt;EndNote&gt;&lt;Cite&gt;&lt;Author&gt;Yang&lt;/Author&gt;&lt;Year&gt;2021&lt;/Year&gt;&lt;IDText&gt;A two-track model for the spatiotemporal coordination of bacterial septal cell wall synthesis revealed by single-molecule imaging of FtsW&lt;/IDText&gt;&lt;DisplayText&gt;(Yang et al., 2021)&lt;/DisplayText&gt;&lt;record&gt;&lt;dates&gt;&lt;pub-dates&gt;&lt;date&gt;2021/05/01&lt;/date&gt;&lt;/pub-dates&gt;&lt;year&gt;2021&lt;/year&gt;&lt;/dates&gt;&lt;urls&gt;&lt;related-urls&gt;&lt;url&gt;https://doi.org/10.1038/s41564-020-00853-0&lt;/url&gt;&lt;/related-urls&gt;&lt;/urls&gt;&lt;isbn&gt;2058-5276&lt;/isbn&gt;&lt;titles&gt;&lt;title&gt;A two-track model for the spatiotemporal coordination of bacterial septal cell wall synthesis revealed by single-molecule imaging of FtsW&lt;/title&gt;&lt;secondary-title&gt;Nature Microbiology&lt;/secondary-title&gt;&lt;/titles&gt;&lt;pages&gt;584-593&lt;/pages&gt;&lt;number&gt;5&lt;/number&gt;&lt;contributors&gt;&lt;authors&gt;&lt;author&gt;Yang, Xinxing&lt;/author&gt;&lt;author&gt;McQuillen, Ryan&lt;/author&gt;&lt;author&gt;Lyu, Zhixin&lt;/author&gt;&lt;author&gt;Phillips-Mason, Polly&lt;/author&gt;&lt;author&gt;De La Cruz, Ana&lt;/author&gt;&lt;author&gt;McCausland, Joshua W.&lt;/author&gt;&lt;author&gt;Liang, Hai&lt;/author&gt;&lt;author&gt;DeMeester, Kristen E.&lt;/author&gt;&lt;author&gt;Santiago, Cintia C.&lt;/author&gt;&lt;author&gt;Grimes, Catherine L.&lt;/author&gt;&lt;author&gt;de Boer, Piet&lt;/author&gt;&lt;author&gt;Xiao, Jie&lt;/author&gt;&lt;/authors&gt;&lt;/contributors&gt;&lt;added-date format="utc"&gt;1722203016&lt;/added-date&gt;&lt;ref-type name="Journal Article"&gt;17&lt;/ref-type&gt;&lt;rec-number&gt;217&lt;/rec-number&gt;&lt;last-updated-date format="utc"&gt;1722203016&lt;/last-updated-date&gt;&lt;electronic-resource-num&gt;10.1038/s41564-020-00853-0&lt;/electronic-resource-num&gt;&lt;volume&gt;6&lt;/volume&gt;&lt;/record&gt;&lt;/Cite&gt;&lt;/EndNote&gt;</w:instrText>
      </w:r>
      <w:r w:rsidR="006D3015">
        <w:rPr>
          <w:rFonts w:ascii="Calibri" w:hAnsi="Calibri" w:cs="Calibri"/>
        </w:rPr>
        <w:fldChar w:fldCharType="separate"/>
      </w:r>
      <w:r w:rsidR="006D3015">
        <w:rPr>
          <w:rFonts w:ascii="Calibri" w:hAnsi="Calibri" w:cs="Calibri"/>
          <w:noProof/>
        </w:rPr>
        <w:t>(Yang et al., 2021)</w:t>
      </w:r>
      <w:r w:rsidR="006D3015">
        <w:rPr>
          <w:rFonts w:ascii="Calibri" w:hAnsi="Calibri" w:cs="Calibri"/>
        </w:rPr>
        <w:fldChar w:fldCharType="end"/>
      </w:r>
      <w:r w:rsidR="006D3015">
        <w:rPr>
          <w:rFonts w:ascii="Calibri" w:hAnsi="Calibri" w:cs="Calibri"/>
        </w:rPr>
        <w:t xml:space="preserve"> </w:t>
      </w:r>
      <w:r w:rsidR="000A537D">
        <w:rPr>
          <w:rFonts w:ascii="Calibri" w:hAnsi="Calibri" w:cs="Calibri"/>
        </w:rPr>
        <w:t>can be fused to the MBP on our proteins</w:t>
      </w:r>
      <w:r w:rsidR="006D3015">
        <w:rPr>
          <w:rFonts w:ascii="Calibri" w:hAnsi="Calibri" w:cs="Calibri"/>
        </w:rPr>
        <w:t>. W</w:t>
      </w:r>
      <w:r w:rsidR="000A537D">
        <w:rPr>
          <w:rFonts w:ascii="Calibri" w:hAnsi="Calibri" w:cs="Calibri"/>
        </w:rPr>
        <w:t>e can detect the amount of</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signal</w:t>
      </w:r>
      <w:r w:rsidR="006D3015">
        <w:rPr>
          <w:rFonts w:ascii="Calibri" w:hAnsi="Calibri" w:cs="Calibri"/>
        </w:rPr>
        <w:t xml:space="preserve"> alongside our </w:t>
      </w:r>
      <w:proofErr w:type="spellStart"/>
      <w:r w:rsidR="006D3015">
        <w:rPr>
          <w:rFonts w:ascii="Calibri" w:hAnsi="Calibri" w:cs="Calibri"/>
        </w:rPr>
        <w:t>sfGFP</w:t>
      </w:r>
      <w:proofErr w:type="spellEnd"/>
      <w:r w:rsidR="006D3015">
        <w:rPr>
          <w:rFonts w:ascii="Calibri" w:hAnsi="Calibri" w:cs="Calibri"/>
        </w:rPr>
        <w:t xml:space="preserve"> signal</w:t>
      </w:r>
      <w:r w:rsidR="000A537D">
        <w:rPr>
          <w:rFonts w:ascii="Calibri" w:hAnsi="Calibri" w:cs="Calibri"/>
        </w:rPr>
        <w:t xml:space="preserve"> on a FACs</w:t>
      </w:r>
      <w:r>
        <w:rPr>
          <w:rFonts w:ascii="Calibri" w:hAnsi="Calibri" w:cs="Calibri"/>
        </w:rPr>
        <w:t>.</w:t>
      </w:r>
      <w:r w:rsidR="000A537D">
        <w:rPr>
          <w:rFonts w:ascii="Calibri" w:hAnsi="Calibri" w:cs="Calibri"/>
        </w:rPr>
        <w:t xml:space="preserve"> However, the </w:t>
      </w:r>
      <w:r w:rsidR="00EC6EA4">
        <w:rPr>
          <w:rFonts w:ascii="Calibri" w:hAnsi="Calibri" w:cs="Calibri"/>
        </w:rPr>
        <w:t xml:space="preserve">total </w:t>
      </w:r>
      <w:r w:rsidR="000A537D">
        <w:rPr>
          <w:rFonts w:ascii="Calibri" w:hAnsi="Calibri" w:cs="Calibri"/>
        </w:rPr>
        <w:t>fluorescence output from</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would relay the same information as western blots. Instead of just reading the</w:t>
      </w:r>
      <w:r w:rsidR="00EC6EA4">
        <w:rPr>
          <w:rFonts w:ascii="Calibri" w:hAnsi="Calibri" w:cs="Calibri"/>
        </w:rPr>
        <w:t xml:space="preserve"> </w:t>
      </w:r>
      <w:proofErr w:type="spellStart"/>
      <w:r w:rsidR="00EC6EA4">
        <w:rPr>
          <w:rFonts w:ascii="Calibri" w:hAnsi="Calibri" w:cs="Calibri"/>
        </w:rPr>
        <w:t>tRFP</w:t>
      </w:r>
      <w:proofErr w:type="spellEnd"/>
      <w:r w:rsidR="000A537D">
        <w:rPr>
          <w:rFonts w:ascii="Calibri" w:hAnsi="Calibri" w:cs="Calibri"/>
        </w:rPr>
        <w:t xml:space="preserve"> information</w:t>
      </w:r>
      <w:r w:rsidR="00EC6EA4">
        <w:rPr>
          <w:rFonts w:ascii="Calibri" w:hAnsi="Calibri" w:cs="Calibri"/>
        </w:rPr>
        <w:t xml:space="preserve"> for each counted cell</w:t>
      </w:r>
      <w:r w:rsidR="000A537D">
        <w:rPr>
          <w:rFonts w:ascii="Calibri" w:hAnsi="Calibri" w:cs="Calibri"/>
        </w:rPr>
        <w:t>, we can set the FACs to identify an acceptable window of fluorescence</w:t>
      </w:r>
      <w:r w:rsidR="00EC6EA4">
        <w:rPr>
          <w:rFonts w:ascii="Calibri" w:hAnsi="Calibri" w:cs="Calibri"/>
        </w:rPr>
        <w:t>; C</w:t>
      </w:r>
      <w:r w:rsidR="000A537D">
        <w:rPr>
          <w:rFonts w:ascii="Calibri" w:hAnsi="Calibri" w:cs="Calibri"/>
        </w:rPr>
        <w:t xml:space="preserve">ells that express beyond the upper </w:t>
      </w:r>
      <w:r w:rsidR="000A537D">
        <w:rPr>
          <w:rFonts w:ascii="Calibri" w:hAnsi="Calibri" w:cs="Calibri"/>
        </w:rPr>
        <w:lastRenderedPageBreak/>
        <w:t>and lower bounds of</w:t>
      </w:r>
      <w:r w:rsidR="00EC6EA4">
        <w:rPr>
          <w:rFonts w:ascii="Calibri" w:hAnsi="Calibri" w:cs="Calibri"/>
        </w:rPr>
        <w:t xml:space="preserve"> </w:t>
      </w:r>
      <w:proofErr w:type="spellStart"/>
      <w:r w:rsidR="00EC6EA4">
        <w:rPr>
          <w:rFonts w:ascii="Calibri" w:hAnsi="Calibri" w:cs="Calibri"/>
        </w:rPr>
        <w:t>tRFP</w:t>
      </w:r>
      <w:proofErr w:type="spellEnd"/>
      <w:r w:rsidR="000A537D">
        <w:rPr>
          <w:rFonts w:ascii="Calibri" w:hAnsi="Calibri" w:cs="Calibri"/>
        </w:rPr>
        <w:t xml:space="preserve"> fluorescence </w:t>
      </w:r>
      <w:r w:rsidR="00EC6EA4">
        <w:rPr>
          <w:rFonts w:ascii="Calibri" w:hAnsi="Calibri" w:cs="Calibri"/>
        </w:rPr>
        <w:t>would not</w:t>
      </w:r>
      <w:r w:rsidR="000A537D">
        <w:rPr>
          <w:rFonts w:ascii="Calibri" w:hAnsi="Calibri" w:cs="Calibri"/>
        </w:rPr>
        <w:t xml:space="preserve"> be counted. Some sequences may inherently express more than others, so we can run multiple sorting runs on populations w</w:t>
      </w:r>
      <w:r w:rsidR="00EC6EA4">
        <w:rPr>
          <w:rFonts w:ascii="Calibri" w:hAnsi="Calibri" w:cs="Calibri"/>
        </w:rPr>
        <w:t xml:space="preserve">ith different bounds of </w:t>
      </w:r>
      <w:proofErr w:type="spellStart"/>
      <w:r w:rsidR="00EC6EA4">
        <w:rPr>
          <w:rFonts w:ascii="Calibri" w:hAnsi="Calibri" w:cs="Calibri"/>
        </w:rPr>
        <w:t>tRFP</w:t>
      </w:r>
      <w:proofErr w:type="spellEnd"/>
      <w:r w:rsidR="000A537D">
        <w:rPr>
          <w:rFonts w:ascii="Calibri" w:hAnsi="Calibri" w:cs="Calibri"/>
        </w:rPr>
        <w:t xml:space="preserve">. This would allow us to measure the dimerization propensity of </w:t>
      </w:r>
      <w:r w:rsidR="006D3015">
        <w:rPr>
          <w:rFonts w:ascii="Calibri" w:hAnsi="Calibri" w:cs="Calibri"/>
        </w:rPr>
        <w:t>proteins with</w:t>
      </w:r>
      <w:r w:rsidR="000A537D">
        <w:rPr>
          <w:rFonts w:ascii="Calibri" w:hAnsi="Calibri" w:cs="Calibri"/>
        </w:rPr>
        <w:t xml:space="preserve"> similar levels of </w:t>
      </w:r>
      <w:r w:rsidR="00EC6EA4">
        <w:rPr>
          <w:rFonts w:ascii="Calibri" w:hAnsi="Calibri" w:cs="Calibri"/>
        </w:rPr>
        <w:t xml:space="preserve">MP </w:t>
      </w:r>
      <w:r w:rsidR="000A537D">
        <w:rPr>
          <w:rFonts w:ascii="Calibri" w:hAnsi="Calibri" w:cs="Calibri"/>
        </w:rPr>
        <w:t>expression</w:t>
      </w:r>
      <w:r w:rsidR="00EC6EA4">
        <w:rPr>
          <w:rFonts w:ascii="Calibri" w:hAnsi="Calibri" w:cs="Calibri"/>
        </w:rPr>
        <w:t xml:space="preserve">. </w:t>
      </w:r>
    </w:p>
    <w:p w14:paraId="260B455C" w14:textId="77777777" w:rsidR="00335A6F" w:rsidRDefault="006D3015" w:rsidP="000C1EE7">
      <w:pPr>
        <w:spacing w:line="480" w:lineRule="auto"/>
        <w:ind w:firstLine="360"/>
        <w:jc w:val="both"/>
        <w:rPr>
          <w:rFonts w:ascii="Calibri" w:hAnsi="Calibri" w:cs="Calibri"/>
        </w:rPr>
      </w:pPr>
      <w:r>
        <w:rPr>
          <w:rFonts w:ascii="Calibri" w:hAnsi="Calibri" w:cs="Calibri"/>
        </w:rPr>
        <w:t xml:space="preserve">We could then normalize by the amount of </w:t>
      </w:r>
      <w:proofErr w:type="spellStart"/>
      <w:r>
        <w:rPr>
          <w:rFonts w:ascii="Calibri" w:hAnsi="Calibri" w:cs="Calibri"/>
        </w:rPr>
        <w:t>TagRFP</w:t>
      </w:r>
      <w:proofErr w:type="spellEnd"/>
      <w:r>
        <w:rPr>
          <w:rFonts w:ascii="Calibri" w:hAnsi="Calibri" w:cs="Calibri"/>
        </w:rPr>
        <w:t>-t and assess dimerization propensity against expression.</w:t>
      </w:r>
    </w:p>
    <w:p w14:paraId="73EF2461" w14:textId="385398DF" w:rsidR="009B3DC2" w:rsidRDefault="009B3DC2" w:rsidP="009B3DC2">
      <w:pPr>
        <w:rPr>
          <w:rFonts w:ascii="Calibri" w:hAnsi="Calibri" w:cs="Calibri"/>
        </w:rPr>
      </w:pPr>
      <w:r>
        <w:rPr>
          <w:rFonts w:ascii="Calibri" w:hAnsi="Calibri" w:cs="Calibri"/>
        </w:rPr>
        <w:br w:type="page"/>
      </w:r>
    </w:p>
    <w:p w14:paraId="0211473D" w14:textId="72BAFA44" w:rsidR="00335A6F" w:rsidRDefault="00335A6F" w:rsidP="00335A6F">
      <w:pPr>
        <w:pStyle w:val="ThesisTOC"/>
      </w:pPr>
      <w:bookmarkStart w:id="7" w:name="_Toc173449337"/>
      <w:r>
        <w:lastRenderedPageBreak/>
        <w:t>4.5 Supplementary Details</w:t>
      </w:r>
      <w:bookmarkEnd w:id="7"/>
    </w:p>
    <w:p w14:paraId="1970B397" w14:textId="77777777" w:rsidR="00335A6F" w:rsidRDefault="00335A6F" w:rsidP="00335A6F">
      <w:pPr>
        <w:pStyle w:val="TOC3"/>
        <w:ind w:firstLine="0"/>
      </w:pPr>
      <w:bookmarkStart w:id="8" w:name="_Hlk173062214"/>
      <w:r>
        <w:t>Below,</w:t>
      </w:r>
      <w:bookmarkEnd w:id="8"/>
      <w:r>
        <w:t xml:space="preserve"> I detail the changes I would make to the design code in order of priority (</w:t>
      </w:r>
      <w:r w:rsidRPr="00DB20C7">
        <w:rPr>
          <w:b/>
          <w:bCs/>
        </w:rPr>
        <w:t>maybe make this a figure; could also directly reference pieces of my code?</w:t>
      </w:r>
      <w:r>
        <w:t>):</w:t>
      </w:r>
    </w:p>
    <w:p w14:paraId="13A6612E" w14:textId="77777777" w:rsidR="00335A6F" w:rsidRPr="00555486" w:rsidRDefault="00335A6F" w:rsidP="00335A6F">
      <w:pPr>
        <w:pStyle w:val="ListParagraph"/>
        <w:numPr>
          <w:ilvl w:val="0"/>
          <w:numId w:val="7"/>
        </w:numPr>
      </w:pPr>
      <w:r>
        <w:rPr>
          <w:rFonts w:ascii="Calibri" w:hAnsi="Calibri" w:cs="Calibri"/>
        </w:rPr>
        <w:t>Separate helices: one as template and the other as designed</w:t>
      </w:r>
    </w:p>
    <w:p w14:paraId="70EAD376" w14:textId="77777777" w:rsidR="00335A6F" w:rsidRPr="00555486" w:rsidRDefault="00335A6F" w:rsidP="00335A6F">
      <w:pPr>
        <w:pStyle w:val="ListParagraph"/>
        <w:numPr>
          <w:ilvl w:val="1"/>
          <w:numId w:val="7"/>
        </w:numPr>
      </w:pPr>
      <w:r>
        <w:rPr>
          <w:rFonts w:ascii="Calibri" w:hAnsi="Calibri" w:cs="Calibri"/>
        </w:rPr>
        <w:t>Add an additional option for the template helix so that an input sequence can be given on command line or in the configuration file</w:t>
      </w:r>
    </w:p>
    <w:p w14:paraId="7BBF4715" w14:textId="77777777" w:rsidR="00335A6F" w:rsidRPr="00555486" w:rsidRDefault="00335A6F" w:rsidP="00335A6F">
      <w:pPr>
        <w:pStyle w:val="ListParagraph"/>
        <w:numPr>
          <w:ilvl w:val="1"/>
          <w:numId w:val="7"/>
        </w:numPr>
      </w:pPr>
      <w:r>
        <w:rPr>
          <w:rFonts w:ascii="Calibri" w:hAnsi="Calibri" w:cs="Calibri"/>
        </w:rPr>
        <w:t>Set both helices to the input sequence, then only add AAs for design to the design helix</w:t>
      </w:r>
    </w:p>
    <w:p w14:paraId="7416DC26" w14:textId="77777777" w:rsidR="00335A6F" w:rsidRPr="00555486" w:rsidRDefault="00335A6F" w:rsidP="00335A6F">
      <w:pPr>
        <w:pStyle w:val="ListParagraph"/>
        <w:numPr>
          <w:ilvl w:val="1"/>
          <w:numId w:val="7"/>
        </w:numPr>
      </w:pPr>
      <w:r>
        <w:rPr>
          <w:rFonts w:ascii="Calibri" w:hAnsi="Calibri" w:cs="Calibri"/>
        </w:rPr>
        <w:t>Adjust the (add function here) to only change the AA on the design helix</w:t>
      </w:r>
    </w:p>
    <w:p w14:paraId="2C0890D2" w14:textId="77777777" w:rsidR="00335A6F" w:rsidRPr="006F63EF" w:rsidRDefault="00335A6F" w:rsidP="00335A6F">
      <w:pPr>
        <w:pStyle w:val="ListParagraph"/>
        <w:numPr>
          <w:ilvl w:val="1"/>
          <w:numId w:val="7"/>
        </w:numPr>
      </w:pPr>
      <w:r>
        <w:rPr>
          <w:rFonts w:ascii="Calibri" w:hAnsi="Calibri" w:cs="Calibri"/>
        </w:rPr>
        <w:t>Check that the BASELINE_MONOMER still works for heterodimers (if not, adjust it)</w:t>
      </w:r>
    </w:p>
    <w:p w14:paraId="5FA89B3C" w14:textId="77777777" w:rsidR="00335A6F" w:rsidRDefault="00335A6F" w:rsidP="00335A6F">
      <w:pPr>
        <w:pStyle w:val="ListParagraph"/>
        <w:numPr>
          <w:ilvl w:val="0"/>
          <w:numId w:val="7"/>
        </w:numPr>
        <w:spacing w:line="480" w:lineRule="auto"/>
        <w:jc w:val="both"/>
        <w:rPr>
          <w:rFonts w:ascii="Calibri" w:hAnsi="Calibri" w:cs="Calibri"/>
          <w:b/>
          <w:bCs/>
        </w:rPr>
      </w:pPr>
      <w:r>
        <w:rPr>
          <w:rFonts w:ascii="Calibri" w:hAnsi="Calibri" w:cs="Calibri"/>
          <w:b/>
          <w:bCs/>
        </w:rPr>
        <w:t xml:space="preserve">Backbone optimization changes </w:t>
      </w:r>
    </w:p>
    <w:p w14:paraId="6258298E" w14:textId="77777777" w:rsidR="00335A6F" w:rsidRPr="006F63EF" w:rsidRDefault="00335A6F" w:rsidP="00335A6F">
      <w:pPr>
        <w:pStyle w:val="ListParagraph"/>
        <w:numPr>
          <w:ilvl w:val="1"/>
          <w:numId w:val="7"/>
        </w:numPr>
        <w:spacing w:line="480" w:lineRule="auto"/>
        <w:jc w:val="both"/>
        <w:rPr>
          <w:rFonts w:ascii="Calibri" w:hAnsi="Calibri" w:cs="Calibri"/>
          <w:b/>
          <w:bCs/>
        </w:rPr>
      </w:pPr>
      <w:r>
        <w:rPr>
          <w:rFonts w:ascii="Calibri" w:hAnsi="Calibri" w:cs="Calibri"/>
          <w:b/>
          <w:bCs/>
        </w:rPr>
        <w:t>Look into the code</w:t>
      </w:r>
    </w:p>
    <w:p w14:paraId="7C0AAD63" w14:textId="563B4469" w:rsidR="009B3DC2" w:rsidRDefault="006D3015" w:rsidP="000C1EE7">
      <w:pPr>
        <w:spacing w:line="480" w:lineRule="auto"/>
        <w:ind w:firstLine="360"/>
        <w:jc w:val="both"/>
        <w:rPr>
          <w:rFonts w:ascii="Calibri" w:hAnsi="Calibri" w:cs="Calibri"/>
        </w:rPr>
      </w:pPr>
      <w:r>
        <w:rPr>
          <w:rFonts w:ascii="Calibri" w:hAnsi="Calibri" w:cs="Calibri"/>
        </w:rPr>
        <w:t xml:space="preserve"> </w:t>
      </w:r>
    </w:p>
    <w:p w14:paraId="4EDED918" w14:textId="4255F5C7" w:rsidR="00616EE7" w:rsidRDefault="009B3DC2" w:rsidP="009B3DC2">
      <w:pPr>
        <w:rPr>
          <w:rFonts w:ascii="Calibri" w:hAnsi="Calibri" w:cs="Calibri"/>
        </w:rPr>
      </w:pPr>
      <w:r>
        <w:rPr>
          <w:rFonts w:ascii="Calibri" w:hAnsi="Calibri" w:cs="Calibri"/>
        </w:rPr>
        <w:br w:type="page"/>
      </w:r>
    </w:p>
    <w:p w14:paraId="5BB00516" w14:textId="6FEECA60" w:rsidR="006D3015" w:rsidRDefault="001513F5" w:rsidP="001513F5">
      <w:pPr>
        <w:pStyle w:val="ThesisTOC"/>
      </w:pPr>
      <w:bookmarkStart w:id="9" w:name="_Toc173449338"/>
      <w:r>
        <w:lastRenderedPageBreak/>
        <w:t>4.</w:t>
      </w:r>
      <w:r w:rsidR="00335A6F">
        <w:t>6</w:t>
      </w:r>
      <w:r>
        <w:t xml:space="preserve"> References</w:t>
      </w:r>
      <w:bookmarkEnd w:id="9"/>
    </w:p>
    <w:p w14:paraId="062C8CEB" w14:textId="2C87ECE7" w:rsidR="00F9740A" w:rsidRPr="00F9740A" w:rsidRDefault="006D3015" w:rsidP="00F9740A">
      <w:pPr>
        <w:pStyle w:val="EndNoteBibliography"/>
        <w:spacing w:after="0"/>
        <w:ind w:left="720" w:hanging="720"/>
      </w:pPr>
      <w:r>
        <w:rPr>
          <w:rFonts w:ascii="Calibri" w:hAnsi="Calibri" w:cs="Calibri"/>
        </w:rPr>
        <w:fldChar w:fldCharType="begin"/>
      </w:r>
      <w:r>
        <w:rPr>
          <w:rFonts w:ascii="Calibri" w:hAnsi="Calibri" w:cs="Calibri"/>
        </w:rPr>
        <w:instrText xml:space="preserve"> ADDIN EN.REFLIST </w:instrText>
      </w:r>
      <w:r>
        <w:rPr>
          <w:rFonts w:ascii="Calibri" w:hAnsi="Calibri" w:cs="Calibri"/>
        </w:rPr>
        <w:fldChar w:fldCharType="separate"/>
      </w:r>
      <w:r w:rsidR="00F9740A" w:rsidRPr="00F9740A">
        <w:t xml:space="preserve">Anderson, S. M., Mueller, B. K., Lange, E. J., &amp; Senes, A. (2017). Combination of Cα-H Hydrogen Bonds and van der Waals Packing Modulates the Stability of GxxxG-Mediated Dimers in Membranes. </w:t>
      </w:r>
      <w:r w:rsidR="00F9740A" w:rsidRPr="00F9740A">
        <w:rPr>
          <w:i/>
        </w:rPr>
        <w:t>J Am Chem Soc</w:t>
      </w:r>
      <w:r w:rsidR="00F9740A" w:rsidRPr="00F9740A">
        <w:t>,</w:t>
      </w:r>
      <w:r w:rsidR="00F9740A" w:rsidRPr="00F9740A">
        <w:rPr>
          <w:i/>
        </w:rPr>
        <w:t xml:space="preserve"> 139</w:t>
      </w:r>
      <w:r w:rsidR="00F9740A" w:rsidRPr="00F9740A">
        <w:t xml:space="preserve">(44), 15774-15783. </w:t>
      </w:r>
      <w:hyperlink r:id="rId13" w:history="1">
        <w:r w:rsidR="00F9740A" w:rsidRPr="00F9740A">
          <w:rPr>
            <w:rStyle w:val="Hyperlink"/>
          </w:rPr>
          <w:t>https://doi.org/10.1021/jacs.7b07505</w:t>
        </w:r>
      </w:hyperlink>
      <w:r w:rsidR="00F9740A" w:rsidRPr="00F9740A">
        <w:t xml:space="preserve"> </w:t>
      </w:r>
    </w:p>
    <w:p w14:paraId="46CFD9B7" w14:textId="77E9EF0F" w:rsidR="00F9740A" w:rsidRPr="00F9740A" w:rsidRDefault="00F9740A" w:rsidP="00F9740A">
      <w:pPr>
        <w:pStyle w:val="EndNoteBibliography"/>
        <w:spacing w:after="0"/>
        <w:ind w:left="720" w:hanging="720"/>
      </w:pPr>
      <w:r w:rsidRPr="00F9740A">
        <w:t xml:space="preserve">Choma, C., Gratkowski, H., Lear, J. D., &amp; DeGrado, W. F. (2000). Asparagine-mediated self-association of a model transmembrane helix. </w:t>
      </w:r>
      <w:r w:rsidRPr="00F9740A">
        <w:rPr>
          <w:i/>
        </w:rPr>
        <w:t>Nat Struct Biol</w:t>
      </w:r>
      <w:r w:rsidRPr="00F9740A">
        <w:t>,</w:t>
      </w:r>
      <w:r w:rsidRPr="00F9740A">
        <w:rPr>
          <w:i/>
        </w:rPr>
        <w:t xml:space="preserve"> 7</w:t>
      </w:r>
      <w:r w:rsidRPr="00F9740A">
        <w:t xml:space="preserve">(2), 161-166. </w:t>
      </w:r>
      <w:hyperlink r:id="rId14" w:history="1">
        <w:r w:rsidRPr="00F9740A">
          <w:rPr>
            <w:rStyle w:val="Hyperlink"/>
          </w:rPr>
          <w:t>https://doi.org/10.1038/72440</w:t>
        </w:r>
      </w:hyperlink>
      <w:r w:rsidRPr="00F9740A">
        <w:t xml:space="preserve"> </w:t>
      </w:r>
    </w:p>
    <w:p w14:paraId="6D20D01F" w14:textId="77777777" w:rsidR="00F9740A" w:rsidRPr="00F9740A" w:rsidRDefault="00F9740A" w:rsidP="00F9740A">
      <w:pPr>
        <w:pStyle w:val="EndNoteBibliography"/>
        <w:spacing w:after="0"/>
        <w:ind w:left="720" w:hanging="720"/>
      </w:pPr>
      <w:r w:rsidRPr="00F9740A">
        <w:t xml:space="preserve">Del Piccolo, N., Sarabipour, S., &amp; Hristova, K. (2017). A New Method to Study Heterodimerization of Membrane Proteins and Its Application to Fibroblast Growth Factor Receptors. </w:t>
      </w:r>
      <w:r w:rsidRPr="00F9740A">
        <w:rPr>
          <w:i/>
        </w:rPr>
        <w:t>Journal of Biological Chemistry</w:t>
      </w:r>
      <w:r w:rsidRPr="00F9740A">
        <w:t>,</w:t>
      </w:r>
      <w:r w:rsidRPr="00F9740A">
        <w:rPr>
          <w:i/>
        </w:rPr>
        <w:t xml:space="preserve"> 292</w:t>
      </w:r>
      <w:r w:rsidRPr="00F9740A">
        <w:t xml:space="preserve">(4), 1288-1301. </w:t>
      </w:r>
    </w:p>
    <w:p w14:paraId="2ABD32A2" w14:textId="7CFF47D3" w:rsidR="00F9740A" w:rsidRPr="00F9740A" w:rsidRDefault="00F9740A" w:rsidP="00F9740A">
      <w:pPr>
        <w:pStyle w:val="EndNoteBibliography"/>
        <w:spacing w:after="0"/>
        <w:ind w:left="720" w:hanging="720"/>
      </w:pPr>
      <w:r w:rsidRPr="00F9740A">
        <w:t xml:space="preserve">Díaz Vázquez, G., Cui, Q., &amp; Senes, A. (2023). Thermodynamic analysis of the GAS. </w:t>
      </w:r>
      <w:r w:rsidRPr="00F9740A">
        <w:rPr>
          <w:i/>
        </w:rPr>
        <w:t>Biophys J</w:t>
      </w:r>
      <w:r w:rsidRPr="00F9740A">
        <w:t>,</w:t>
      </w:r>
      <w:r w:rsidRPr="00F9740A">
        <w:rPr>
          <w:i/>
        </w:rPr>
        <w:t xml:space="preserve"> 122</w:t>
      </w:r>
      <w:r w:rsidRPr="00F9740A">
        <w:t xml:space="preserve">(1), 143-155. </w:t>
      </w:r>
      <w:hyperlink r:id="rId15" w:history="1">
        <w:r w:rsidRPr="00F9740A">
          <w:rPr>
            <w:rStyle w:val="Hyperlink"/>
          </w:rPr>
          <w:t>https://doi.org/10.1016/j.bpj.2022.11.018</w:t>
        </w:r>
      </w:hyperlink>
      <w:r w:rsidRPr="00F9740A">
        <w:t xml:space="preserve"> </w:t>
      </w:r>
    </w:p>
    <w:p w14:paraId="64F79B6D" w14:textId="4A3240DD" w:rsidR="00F9740A" w:rsidRPr="00F9740A" w:rsidRDefault="00F9740A" w:rsidP="00F9740A">
      <w:pPr>
        <w:pStyle w:val="EndNoteBibliography"/>
        <w:spacing w:after="0"/>
        <w:ind w:left="720" w:hanging="720"/>
      </w:pPr>
      <w:r w:rsidRPr="00F9740A">
        <w:t xml:space="preserve">Gray, T. M., &amp; Matthews, B. W. (1984). Intrahelical hydrogen bonding of serine, threonine and cysteine residues within alpha-helices and its relevance to membrane-bound proteins. </w:t>
      </w:r>
      <w:r w:rsidRPr="00F9740A">
        <w:rPr>
          <w:i/>
        </w:rPr>
        <w:t>J Mol Biol</w:t>
      </w:r>
      <w:r w:rsidRPr="00F9740A">
        <w:t>,</w:t>
      </w:r>
      <w:r w:rsidRPr="00F9740A">
        <w:rPr>
          <w:i/>
        </w:rPr>
        <w:t xml:space="preserve"> 175</w:t>
      </w:r>
      <w:r w:rsidRPr="00F9740A">
        <w:t xml:space="preserve">(1), 75-81. </w:t>
      </w:r>
      <w:hyperlink r:id="rId16" w:history="1">
        <w:r w:rsidRPr="00F9740A">
          <w:rPr>
            <w:rStyle w:val="Hyperlink"/>
          </w:rPr>
          <w:t>https://doi.org/10.1016/0022-2836(84)90446-7</w:t>
        </w:r>
      </w:hyperlink>
      <w:r w:rsidRPr="00F9740A">
        <w:t xml:space="preserve"> </w:t>
      </w:r>
    </w:p>
    <w:p w14:paraId="05D300F7" w14:textId="554C2797" w:rsidR="00F9740A" w:rsidRPr="00F9740A" w:rsidRDefault="00F9740A" w:rsidP="00F9740A">
      <w:pPr>
        <w:pStyle w:val="EndNoteBibliography"/>
        <w:spacing w:after="0"/>
        <w:ind w:left="720" w:hanging="720"/>
      </w:pPr>
      <w:r w:rsidRPr="00F9740A">
        <w:t xml:space="preserve">Johnson, R. M., Hecht, K., &amp; Deber, C. M. (2007). Aromatic and cation-pi interactions enhance helix-helix association in a membrane environment. </w:t>
      </w:r>
      <w:r w:rsidRPr="00F9740A">
        <w:rPr>
          <w:i/>
        </w:rPr>
        <w:t>Biochemistry</w:t>
      </w:r>
      <w:r w:rsidRPr="00F9740A">
        <w:t>,</w:t>
      </w:r>
      <w:r w:rsidRPr="00F9740A">
        <w:rPr>
          <w:i/>
        </w:rPr>
        <w:t xml:space="preserve"> 46</w:t>
      </w:r>
      <w:r w:rsidRPr="00F9740A">
        <w:t xml:space="preserve">(32), 9208-9214. </w:t>
      </w:r>
      <w:hyperlink r:id="rId17" w:history="1">
        <w:r w:rsidRPr="00F9740A">
          <w:rPr>
            <w:rStyle w:val="Hyperlink"/>
          </w:rPr>
          <w:t>https://doi.org/10.1021/bi7008773</w:t>
        </w:r>
      </w:hyperlink>
      <w:r w:rsidRPr="00F9740A">
        <w:t xml:space="preserve"> </w:t>
      </w:r>
    </w:p>
    <w:p w14:paraId="14914D72" w14:textId="7D5980F8" w:rsidR="00F9740A" w:rsidRPr="00F9740A" w:rsidRDefault="00F9740A" w:rsidP="00F9740A">
      <w:pPr>
        <w:pStyle w:val="EndNoteBibliography"/>
        <w:spacing w:after="0"/>
        <w:ind w:left="720" w:hanging="720"/>
      </w:pPr>
      <w:r w:rsidRPr="00F9740A">
        <w:t xml:space="preserve">Lyu, Z., Yahashiri, A., Yang, X., McCausland, J. W., Kaus, G. M., McQuillen, R.,…Xiao, J. (2022). FtsN maintains active septal cell wall synthesis by forming a processive complex with the septum-specific peptidoglycan synthases in E. coli. </w:t>
      </w:r>
      <w:r w:rsidRPr="00F9740A">
        <w:rPr>
          <w:i/>
        </w:rPr>
        <w:t>Nature Communications</w:t>
      </w:r>
      <w:r w:rsidRPr="00F9740A">
        <w:t>,</w:t>
      </w:r>
      <w:r w:rsidRPr="00F9740A">
        <w:rPr>
          <w:i/>
        </w:rPr>
        <w:t xml:space="preserve"> 13</w:t>
      </w:r>
      <w:r w:rsidRPr="00F9740A">
        <w:t xml:space="preserve">(1), 5751. </w:t>
      </w:r>
      <w:hyperlink r:id="rId18" w:history="1">
        <w:r w:rsidRPr="00F9740A">
          <w:rPr>
            <w:rStyle w:val="Hyperlink"/>
          </w:rPr>
          <w:t>https://doi.org/10.1038/s41467-022-33404-8</w:t>
        </w:r>
      </w:hyperlink>
      <w:r w:rsidRPr="00F9740A">
        <w:t xml:space="preserve"> </w:t>
      </w:r>
    </w:p>
    <w:p w14:paraId="19E6E2A0" w14:textId="55234C5A" w:rsidR="00F9740A" w:rsidRPr="00F9740A" w:rsidRDefault="00F9740A" w:rsidP="00F9740A">
      <w:pPr>
        <w:pStyle w:val="EndNoteBibliography"/>
        <w:spacing w:after="0"/>
        <w:ind w:left="720" w:hanging="720"/>
      </w:pPr>
      <w:r w:rsidRPr="00F9740A">
        <w:t xml:space="preserve">Mueller, B. K., Subramaniam, S., &amp; Senes, A. (2014). A frequent, GxxxG-mediated, transmembrane association motif is optimized for the formation of interhelical Cα-H hydrogen bonds. </w:t>
      </w:r>
      <w:r w:rsidRPr="00F9740A">
        <w:rPr>
          <w:i/>
        </w:rPr>
        <w:t>Proc Natl Acad Sci U S A</w:t>
      </w:r>
      <w:r w:rsidRPr="00F9740A">
        <w:t>,</w:t>
      </w:r>
      <w:r w:rsidRPr="00F9740A">
        <w:rPr>
          <w:i/>
        </w:rPr>
        <w:t xml:space="preserve"> 111</w:t>
      </w:r>
      <w:r w:rsidRPr="00F9740A">
        <w:t xml:space="preserve">(10), E888-895. </w:t>
      </w:r>
      <w:hyperlink r:id="rId19" w:history="1">
        <w:r w:rsidRPr="00F9740A">
          <w:rPr>
            <w:rStyle w:val="Hyperlink"/>
          </w:rPr>
          <w:t>https://doi.org/10.1073/pnas.1319944111</w:t>
        </w:r>
      </w:hyperlink>
      <w:r w:rsidRPr="00F9740A">
        <w:t xml:space="preserve"> </w:t>
      </w:r>
    </w:p>
    <w:p w14:paraId="53FE5E56" w14:textId="4DDC700F" w:rsidR="00F9740A" w:rsidRPr="00F9740A" w:rsidRDefault="00F9740A" w:rsidP="00F9740A">
      <w:pPr>
        <w:pStyle w:val="EndNoteBibliography"/>
        <w:spacing w:after="0"/>
        <w:ind w:left="720" w:hanging="720"/>
      </w:pPr>
      <w:r w:rsidRPr="00F9740A">
        <w:t xml:space="preserve">Navarro, P. P., Vettiger, A., Ananda, V. Y., Llopis, P. M., Allolio, C., Bernhardt, T. G., &amp; Chao, L. H. (2022). Cell wall synthesis and remodelling dynamics determine division site architecture and cell shape in Escherichia coli. </w:t>
      </w:r>
      <w:r w:rsidRPr="00F9740A">
        <w:rPr>
          <w:i/>
        </w:rPr>
        <w:t>Nature Microbiology</w:t>
      </w:r>
      <w:r w:rsidRPr="00F9740A">
        <w:t>,</w:t>
      </w:r>
      <w:r w:rsidRPr="00F9740A">
        <w:rPr>
          <w:i/>
        </w:rPr>
        <w:t xml:space="preserve"> 7</w:t>
      </w:r>
      <w:r w:rsidRPr="00F9740A">
        <w:t xml:space="preserve">(10), 1621-1634. </w:t>
      </w:r>
      <w:hyperlink r:id="rId20" w:history="1">
        <w:r w:rsidRPr="00F9740A">
          <w:rPr>
            <w:rStyle w:val="Hyperlink"/>
          </w:rPr>
          <w:t>https://doi.org/10.1038/s41564-022-01210-z</w:t>
        </w:r>
      </w:hyperlink>
      <w:r w:rsidRPr="00F9740A">
        <w:t xml:space="preserve"> </w:t>
      </w:r>
    </w:p>
    <w:p w14:paraId="3F37420E" w14:textId="7418EE00" w:rsidR="00F9740A" w:rsidRPr="00F9740A" w:rsidRDefault="00F9740A" w:rsidP="00F9740A">
      <w:pPr>
        <w:pStyle w:val="EndNoteBibliography"/>
        <w:spacing w:after="0"/>
        <w:ind w:left="720" w:hanging="720"/>
      </w:pPr>
      <w:r w:rsidRPr="00F9740A">
        <w:t xml:space="preserve">Patel, S., Mackerell Jr., A. D., &amp; Brooks III, C. L. (2004). CHARMM fluctuating charge force field for proteins: II Protein/solvent properties from molecular dynamics simulations using a nonadditive electrostatic model. </w:t>
      </w:r>
      <w:r w:rsidRPr="00F9740A">
        <w:rPr>
          <w:i/>
        </w:rPr>
        <w:t>Journal of Computational Chemistry</w:t>
      </w:r>
      <w:r w:rsidRPr="00F9740A">
        <w:t>,</w:t>
      </w:r>
      <w:r w:rsidRPr="00F9740A">
        <w:rPr>
          <w:i/>
        </w:rPr>
        <w:t xml:space="preserve"> 25</w:t>
      </w:r>
      <w:r w:rsidRPr="00F9740A">
        <w:t xml:space="preserve">(12), 1504-1514. </w:t>
      </w:r>
      <w:hyperlink r:id="rId21" w:history="1">
        <w:r w:rsidRPr="00F9740A">
          <w:rPr>
            <w:rStyle w:val="Hyperlink"/>
          </w:rPr>
          <w:t>https://doi.org/https://doi.org/10.1002/jcc.20077</w:t>
        </w:r>
      </w:hyperlink>
      <w:r w:rsidRPr="00F9740A">
        <w:t xml:space="preserve"> </w:t>
      </w:r>
    </w:p>
    <w:p w14:paraId="0275325A" w14:textId="59B56265" w:rsidR="00F9740A" w:rsidRPr="00F9740A" w:rsidRDefault="00F9740A" w:rsidP="00F9740A">
      <w:pPr>
        <w:pStyle w:val="EndNoteBibliography"/>
        <w:spacing w:after="0"/>
        <w:ind w:left="720" w:hanging="720"/>
      </w:pPr>
      <w:r w:rsidRPr="00F9740A">
        <w:t xml:space="preserve">Russ, W. P., &amp; Engelman, D. M. (2000). The GxxxG motif: a framework for transmembrane helix-helix association. </w:t>
      </w:r>
      <w:r w:rsidRPr="00F9740A">
        <w:rPr>
          <w:i/>
        </w:rPr>
        <w:t>J Mol Biol</w:t>
      </w:r>
      <w:r w:rsidRPr="00F9740A">
        <w:t>,</w:t>
      </w:r>
      <w:r w:rsidRPr="00F9740A">
        <w:rPr>
          <w:i/>
        </w:rPr>
        <w:t xml:space="preserve"> 296</w:t>
      </w:r>
      <w:r w:rsidRPr="00F9740A">
        <w:t xml:space="preserve">(3), 911-919. </w:t>
      </w:r>
      <w:hyperlink r:id="rId22" w:history="1">
        <w:r w:rsidRPr="00F9740A">
          <w:rPr>
            <w:rStyle w:val="Hyperlink"/>
          </w:rPr>
          <w:t>https://doi.org/10.1006/jmbi.1999.3489</w:t>
        </w:r>
      </w:hyperlink>
      <w:r w:rsidRPr="00F9740A">
        <w:t xml:space="preserve"> </w:t>
      </w:r>
    </w:p>
    <w:p w14:paraId="5FE30F54" w14:textId="5AEFF73F" w:rsidR="00F9740A" w:rsidRPr="00F9740A" w:rsidRDefault="00F9740A" w:rsidP="00F9740A">
      <w:pPr>
        <w:pStyle w:val="EndNoteBibliography"/>
        <w:spacing w:after="0"/>
        <w:ind w:left="720" w:hanging="720"/>
      </w:pPr>
      <w:r w:rsidRPr="00F9740A">
        <w:t xml:space="preserve">Ulmschneider, M. B., Ulmschneider, J. P., Freites, J. A., von Heijne, G., Tobias, D. J., &amp; White, S. H. (2017). Transmembrane helices containing a charged arginine are thermodynamically stable. </w:t>
      </w:r>
      <w:r w:rsidRPr="00F9740A">
        <w:rPr>
          <w:i/>
        </w:rPr>
        <w:t>Eur Biophys J</w:t>
      </w:r>
      <w:r w:rsidRPr="00F9740A">
        <w:t>,</w:t>
      </w:r>
      <w:r w:rsidRPr="00F9740A">
        <w:rPr>
          <w:i/>
        </w:rPr>
        <w:t xml:space="preserve"> 46</w:t>
      </w:r>
      <w:r w:rsidRPr="00F9740A">
        <w:t xml:space="preserve">(7), 627-637. </w:t>
      </w:r>
      <w:hyperlink r:id="rId23" w:history="1">
        <w:r w:rsidRPr="00F9740A">
          <w:rPr>
            <w:rStyle w:val="Hyperlink"/>
          </w:rPr>
          <w:t>https://doi.org/10.1007/s00249-017-1206-x</w:t>
        </w:r>
      </w:hyperlink>
      <w:r w:rsidRPr="00F9740A">
        <w:t xml:space="preserve"> </w:t>
      </w:r>
    </w:p>
    <w:p w14:paraId="52778B0D" w14:textId="6C5E213E" w:rsidR="00F9740A" w:rsidRPr="00F9740A" w:rsidRDefault="00F9740A" w:rsidP="00F9740A">
      <w:pPr>
        <w:pStyle w:val="EndNoteBibliography"/>
        <w:spacing w:after="0"/>
        <w:ind w:left="720" w:hanging="720"/>
      </w:pPr>
      <w:r w:rsidRPr="00F9740A">
        <w:t xml:space="preserve">Yang, X., McQuillen, R., Lyu, Z., Phillips-Mason, P., De La Cruz, A., McCausland, J. W.,…Xiao, J. (2021). A two-track model for the spatiotemporal coordination of bacterial septal cell wall synthesis revealed by single-molecule imaging of FtsW. </w:t>
      </w:r>
      <w:r w:rsidRPr="00F9740A">
        <w:rPr>
          <w:i/>
        </w:rPr>
        <w:t>Nature Microbiology</w:t>
      </w:r>
      <w:r w:rsidRPr="00F9740A">
        <w:t>,</w:t>
      </w:r>
      <w:r w:rsidRPr="00F9740A">
        <w:rPr>
          <w:i/>
        </w:rPr>
        <w:t xml:space="preserve"> 6</w:t>
      </w:r>
      <w:r w:rsidRPr="00F9740A">
        <w:t xml:space="preserve">(5), 584-593. </w:t>
      </w:r>
      <w:hyperlink r:id="rId24" w:history="1">
        <w:r w:rsidRPr="00F9740A">
          <w:rPr>
            <w:rStyle w:val="Hyperlink"/>
          </w:rPr>
          <w:t>https://doi.org/10.1038/s41564-020-00853-0</w:t>
        </w:r>
      </w:hyperlink>
      <w:r w:rsidRPr="00F9740A">
        <w:t xml:space="preserve"> </w:t>
      </w:r>
    </w:p>
    <w:p w14:paraId="21E1037F" w14:textId="3E5343FE" w:rsidR="00F9740A" w:rsidRPr="00F9740A" w:rsidRDefault="00F9740A" w:rsidP="00F9740A">
      <w:pPr>
        <w:pStyle w:val="EndNoteBibliography"/>
        <w:spacing w:after="0"/>
        <w:ind w:left="720" w:hanging="720"/>
      </w:pPr>
      <w:r w:rsidRPr="00F9740A">
        <w:t xml:space="preserve">Zhou, F. X., Cocco, M. J., Russ, W. P., Brunger, A. T., &amp; Engelman, D. M. (2000). Interhelical hydrogen bonding drives strong interactions in membrane proteins. </w:t>
      </w:r>
      <w:r w:rsidRPr="00F9740A">
        <w:rPr>
          <w:i/>
        </w:rPr>
        <w:t>Nat Struct Biol</w:t>
      </w:r>
      <w:r w:rsidRPr="00F9740A">
        <w:t>,</w:t>
      </w:r>
      <w:r w:rsidRPr="00F9740A">
        <w:rPr>
          <w:i/>
        </w:rPr>
        <w:t xml:space="preserve"> 7</w:t>
      </w:r>
      <w:r w:rsidRPr="00F9740A">
        <w:t xml:space="preserve">(2), 154-160. </w:t>
      </w:r>
      <w:hyperlink r:id="rId25" w:history="1">
        <w:r w:rsidRPr="00F9740A">
          <w:rPr>
            <w:rStyle w:val="Hyperlink"/>
          </w:rPr>
          <w:t>https://doi.org/10.1038/72430</w:t>
        </w:r>
      </w:hyperlink>
      <w:r w:rsidRPr="00F9740A">
        <w:t xml:space="preserve"> </w:t>
      </w:r>
    </w:p>
    <w:p w14:paraId="440942D5" w14:textId="042B7FB5" w:rsidR="00F9740A" w:rsidRPr="00F9740A" w:rsidRDefault="00F9740A" w:rsidP="00F9740A">
      <w:pPr>
        <w:pStyle w:val="EndNoteBibliography"/>
        <w:spacing w:after="0"/>
        <w:ind w:left="720" w:hanging="720"/>
      </w:pPr>
      <w:r w:rsidRPr="00F9740A">
        <w:lastRenderedPageBreak/>
        <w:t xml:space="preserve">Zhou, F. X., Merianos, H. J., Brunger, A. T., &amp; Engelman, D. M. (2001). Polar residues drive association of polyleucine transmembrane helices. </w:t>
      </w:r>
      <w:r w:rsidRPr="00F9740A">
        <w:rPr>
          <w:i/>
        </w:rPr>
        <w:t>Proc Natl Acad Sci U S A</w:t>
      </w:r>
      <w:r w:rsidRPr="00F9740A">
        <w:t>,</w:t>
      </w:r>
      <w:r w:rsidRPr="00F9740A">
        <w:rPr>
          <w:i/>
        </w:rPr>
        <w:t xml:space="preserve"> 98</w:t>
      </w:r>
      <w:r w:rsidRPr="00F9740A">
        <w:t xml:space="preserve">(5), 2250-2255. </w:t>
      </w:r>
      <w:hyperlink r:id="rId26" w:history="1">
        <w:r w:rsidRPr="00F9740A">
          <w:rPr>
            <w:rStyle w:val="Hyperlink"/>
          </w:rPr>
          <w:t>https://doi.org/10.1073/pnas.041593698</w:t>
        </w:r>
      </w:hyperlink>
      <w:r w:rsidRPr="00F9740A">
        <w:t xml:space="preserve"> </w:t>
      </w:r>
    </w:p>
    <w:p w14:paraId="57FF193E" w14:textId="1C436D7E" w:rsidR="00F9740A" w:rsidRPr="00F9740A" w:rsidRDefault="00F9740A" w:rsidP="00F9740A">
      <w:pPr>
        <w:pStyle w:val="EndNoteBibliography"/>
        <w:ind w:left="720" w:hanging="720"/>
      </w:pPr>
      <w:r w:rsidRPr="00F9740A">
        <w:t xml:space="preserve">Zhu, X., Lopes, P. E. M., &amp; MacKerell Jr, A. D. (2012). Recent developments and applications of the CHARMM force fields. </w:t>
      </w:r>
      <w:r w:rsidRPr="00F9740A">
        <w:rPr>
          <w:i/>
        </w:rPr>
        <w:t>WIREs Computational Molecular Science</w:t>
      </w:r>
      <w:r w:rsidRPr="00F9740A">
        <w:t>,</w:t>
      </w:r>
      <w:r w:rsidRPr="00F9740A">
        <w:rPr>
          <w:i/>
        </w:rPr>
        <w:t xml:space="preserve"> 2</w:t>
      </w:r>
      <w:r w:rsidRPr="00F9740A">
        <w:t xml:space="preserve">(1), 167-185. </w:t>
      </w:r>
      <w:hyperlink r:id="rId27" w:history="1">
        <w:r w:rsidRPr="00F9740A">
          <w:rPr>
            <w:rStyle w:val="Hyperlink"/>
          </w:rPr>
          <w:t>https://doi.org/https://doi.org/10.1002/wcms.74</w:t>
        </w:r>
      </w:hyperlink>
      <w:r w:rsidRPr="00F9740A">
        <w:t xml:space="preserve"> </w:t>
      </w:r>
    </w:p>
    <w:p w14:paraId="1BC0578A" w14:textId="211C5BEB" w:rsidR="00280CFD" w:rsidRDefault="006D3015" w:rsidP="00041FDB">
      <w:pPr>
        <w:rPr>
          <w:rFonts w:ascii="Calibri" w:hAnsi="Calibri" w:cs="Calibri"/>
        </w:rPr>
      </w:pPr>
      <w:r>
        <w:rPr>
          <w:rFonts w:ascii="Calibri" w:hAnsi="Calibri" w:cs="Calibri"/>
        </w:rPr>
        <w:fldChar w:fldCharType="end"/>
      </w:r>
    </w:p>
    <w:sectPr w:rsidR="00280CFD" w:rsidSect="0083056F">
      <w:headerReference w:type="default" r:id="rId2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995B73" w14:textId="77777777" w:rsidR="00DD44E9" w:rsidRDefault="00DD44E9" w:rsidP="0083056F">
      <w:pPr>
        <w:spacing w:after="0" w:line="240" w:lineRule="auto"/>
      </w:pPr>
      <w:r>
        <w:separator/>
      </w:r>
    </w:p>
  </w:endnote>
  <w:endnote w:type="continuationSeparator" w:id="0">
    <w:p w14:paraId="08D29007" w14:textId="77777777" w:rsidR="00DD44E9" w:rsidRDefault="00DD44E9" w:rsidP="008305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Bierstadt">
    <w:charset w:val="00"/>
    <w:family w:val="swiss"/>
    <w:pitch w:val="variable"/>
    <w:sig w:usb0="80000003" w:usb1="00000001" w:usb2="00000000" w:usb3="00000000" w:csb0="00000001" w:csb1="00000000"/>
  </w:font>
  <w:font w:name="Liberation Serif">
    <w:panose1 w:val="02020603050405020304"/>
    <w:charset w:val="00"/>
    <w:family w:val="roman"/>
    <w:pitch w:val="variable"/>
    <w:sig w:usb0="E0000AFF" w:usb1="500078FF" w:usb2="00000021"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3D3420" w14:textId="77777777" w:rsidR="00DD44E9" w:rsidRDefault="00DD44E9" w:rsidP="0083056F">
      <w:pPr>
        <w:spacing w:after="0" w:line="240" w:lineRule="auto"/>
      </w:pPr>
      <w:r>
        <w:separator/>
      </w:r>
    </w:p>
  </w:footnote>
  <w:footnote w:type="continuationSeparator" w:id="0">
    <w:p w14:paraId="3F0C8E3C" w14:textId="77777777" w:rsidR="00DD44E9" w:rsidRDefault="00DD44E9" w:rsidP="008305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0699143"/>
      <w:docPartObj>
        <w:docPartGallery w:val="Page Numbers (Top of Page)"/>
        <w:docPartUnique/>
      </w:docPartObj>
    </w:sdtPr>
    <w:sdtEndPr>
      <w:rPr>
        <w:noProof/>
      </w:rPr>
    </w:sdtEndPr>
    <w:sdtContent>
      <w:p w14:paraId="465E2B5A" w14:textId="251F210D" w:rsidR="0083056F" w:rsidRDefault="008305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B708472" w14:textId="77777777" w:rsidR="0083056F" w:rsidRDefault="008305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DD7983"/>
    <w:multiLevelType w:val="hybridMultilevel"/>
    <w:tmpl w:val="ED3E01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B04B11"/>
    <w:multiLevelType w:val="hybridMultilevel"/>
    <w:tmpl w:val="0AB04F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A670EE"/>
    <w:multiLevelType w:val="hybridMultilevel"/>
    <w:tmpl w:val="53427492"/>
    <w:lvl w:ilvl="0" w:tplc="FBEACC3A">
      <w:start w:val="1"/>
      <w:numFmt w:val="decimal"/>
      <w:lvlText w:val="%1."/>
      <w:lvlJc w:val="left"/>
      <w:pPr>
        <w:ind w:left="720" w:hanging="360"/>
      </w:pPr>
      <w:rPr>
        <w:rFonts w:ascii="Calibri" w:hAnsi="Calibri" w:cs="Calibri"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FF1BD4"/>
    <w:multiLevelType w:val="hybridMultilevel"/>
    <w:tmpl w:val="6F0A68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8B6399"/>
    <w:multiLevelType w:val="hybridMultilevel"/>
    <w:tmpl w:val="7AB4D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283E34"/>
    <w:multiLevelType w:val="hybridMultilevel"/>
    <w:tmpl w:val="04069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150E38"/>
    <w:multiLevelType w:val="hybridMultilevel"/>
    <w:tmpl w:val="704A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EC117FD"/>
    <w:multiLevelType w:val="hybridMultilevel"/>
    <w:tmpl w:val="072C9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4521147">
    <w:abstractNumId w:val="5"/>
  </w:num>
  <w:num w:numId="2" w16cid:durableId="460002245">
    <w:abstractNumId w:val="0"/>
  </w:num>
  <w:num w:numId="3" w16cid:durableId="1656182810">
    <w:abstractNumId w:val="1"/>
  </w:num>
  <w:num w:numId="4" w16cid:durableId="849832491">
    <w:abstractNumId w:val="3"/>
  </w:num>
  <w:num w:numId="5" w16cid:durableId="562184432">
    <w:abstractNumId w:val="7"/>
  </w:num>
  <w:num w:numId="6" w16cid:durableId="278801515">
    <w:abstractNumId w:val="4"/>
  </w:num>
  <w:num w:numId="7" w16cid:durableId="1161851855">
    <w:abstractNumId w:val="2"/>
  </w:num>
  <w:num w:numId="8" w16cid:durableId="98508788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47ABF"/>
    <w:rsid w:val="00004D61"/>
    <w:rsid w:val="00006A65"/>
    <w:rsid w:val="0003359A"/>
    <w:rsid w:val="00041FDB"/>
    <w:rsid w:val="000449CD"/>
    <w:rsid w:val="00050EF3"/>
    <w:rsid w:val="000624A2"/>
    <w:rsid w:val="00077B9E"/>
    <w:rsid w:val="000A3B41"/>
    <w:rsid w:val="000A537D"/>
    <w:rsid w:val="000B620E"/>
    <w:rsid w:val="000C1EE7"/>
    <w:rsid w:val="000C44D6"/>
    <w:rsid w:val="000C5F1D"/>
    <w:rsid w:val="000C7484"/>
    <w:rsid w:val="000F6415"/>
    <w:rsid w:val="001204A3"/>
    <w:rsid w:val="00124D6D"/>
    <w:rsid w:val="001513F5"/>
    <w:rsid w:val="00154C89"/>
    <w:rsid w:val="001773B9"/>
    <w:rsid w:val="00193742"/>
    <w:rsid w:val="001C3E75"/>
    <w:rsid w:val="001E0744"/>
    <w:rsid w:val="001E12B4"/>
    <w:rsid w:val="001E3F9F"/>
    <w:rsid w:val="001F3EB0"/>
    <w:rsid w:val="00254AA0"/>
    <w:rsid w:val="00261D55"/>
    <w:rsid w:val="00280CFD"/>
    <w:rsid w:val="002B5520"/>
    <w:rsid w:val="002D19A2"/>
    <w:rsid w:val="002D48D1"/>
    <w:rsid w:val="0031351F"/>
    <w:rsid w:val="00316C9B"/>
    <w:rsid w:val="00325127"/>
    <w:rsid w:val="00327B4B"/>
    <w:rsid w:val="00334867"/>
    <w:rsid w:val="00335A6F"/>
    <w:rsid w:val="00335B52"/>
    <w:rsid w:val="00337516"/>
    <w:rsid w:val="00344A24"/>
    <w:rsid w:val="00346BA7"/>
    <w:rsid w:val="003D75AC"/>
    <w:rsid w:val="003F1812"/>
    <w:rsid w:val="0041307E"/>
    <w:rsid w:val="00445EEA"/>
    <w:rsid w:val="00490F18"/>
    <w:rsid w:val="00490FF2"/>
    <w:rsid w:val="004A4665"/>
    <w:rsid w:val="004D5B87"/>
    <w:rsid w:val="00512739"/>
    <w:rsid w:val="0054550E"/>
    <w:rsid w:val="005524CC"/>
    <w:rsid w:val="00555486"/>
    <w:rsid w:val="00562350"/>
    <w:rsid w:val="00566DE8"/>
    <w:rsid w:val="00572A1C"/>
    <w:rsid w:val="00581421"/>
    <w:rsid w:val="00582124"/>
    <w:rsid w:val="0059601F"/>
    <w:rsid w:val="005B1E99"/>
    <w:rsid w:val="005B67EF"/>
    <w:rsid w:val="005C0A33"/>
    <w:rsid w:val="005D4074"/>
    <w:rsid w:val="005E6AC9"/>
    <w:rsid w:val="0060288B"/>
    <w:rsid w:val="006070BE"/>
    <w:rsid w:val="00614854"/>
    <w:rsid w:val="00616EE7"/>
    <w:rsid w:val="00640599"/>
    <w:rsid w:val="0064562F"/>
    <w:rsid w:val="00646CA8"/>
    <w:rsid w:val="00655B52"/>
    <w:rsid w:val="00662ABB"/>
    <w:rsid w:val="006661E0"/>
    <w:rsid w:val="00672EA8"/>
    <w:rsid w:val="00696A84"/>
    <w:rsid w:val="006A7938"/>
    <w:rsid w:val="006D3015"/>
    <w:rsid w:val="006F63EF"/>
    <w:rsid w:val="006F7959"/>
    <w:rsid w:val="007126B1"/>
    <w:rsid w:val="00727756"/>
    <w:rsid w:val="00727912"/>
    <w:rsid w:val="00735E9C"/>
    <w:rsid w:val="0075103F"/>
    <w:rsid w:val="0075192A"/>
    <w:rsid w:val="00751ACA"/>
    <w:rsid w:val="00770472"/>
    <w:rsid w:val="00796051"/>
    <w:rsid w:val="007A35DC"/>
    <w:rsid w:val="007C4931"/>
    <w:rsid w:val="007D1336"/>
    <w:rsid w:val="0083056F"/>
    <w:rsid w:val="00847ABF"/>
    <w:rsid w:val="00867068"/>
    <w:rsid w:val="00867102"/>
    <w:rsid w:val="008B7133"/>
    <w:rsid w:val="008B78B4"/>
    <w:rsid w:val="008E11D3"/>
    <w:rsid w:val="009023B0"/>
    <w:rsid w:val="009161EB"/>
    <w:rsid w:val="00942361"/>
    <w:rsid w:val="0097724A"/>
    <w:rsid w:val="009B3DC2"/>
    <w:rsid w:val="009E68B3"/>
    <w:rsid w:val="00A039CB"/>
    <w:rsid w:val="00A25B55"/>
    <w:rsid w:val="00A3033D"/>
    <w:rsid w:val="00A345B9"/>
    <w:rsid w:val="00A4522E"/>
    <w:rsid w:val="00A751F0"/>
    <w:rsid w:val="00A81E49"/>
    <w:rsid w:val="00AF71B8"/>
    <w:rsid w:val="00B124D1"/>
    <w:rsid w:val="00B23C39"/>
    <w:rsid w:val="00B24D8F"/>
    <w:rsid w:val="00B332C6"/>
    <w:rsid w:val="00B56906"/>
    <w:rsid w:val="00BA6DD6"/>
    <w:rsid w:val="00BB2E23"/>
    <w:rsid w:val="00BB346E"/>
    <w:rsid w:val="00BC6B25"/>
    <w:rsid w:val="00BE3E49"/>
    <w:rsid w:val="00BF0A89"/>
    <w:rsid w:val="00BF71FC"/>
    <w:rsid w:val="00C01280"/>
    <w:rsid w:val="00C07735"/>
    <w:rsid w:val="00C209A0"/>
    <w:rsid w:val="00C235F4"/>
    <w:rsid w:val="00C37B9E"/>
    <w:rsid w:val="00C44D90"/>
    <w:rsid w:val="00C5030B"/>
    <w:rsid w:val="00C52E2B"/>
    <w:rsid w:val="00C546F4"/>
    <w:rsid w:val="00C82D1D"/>
    <w:rsid w:val="00D37CF1"/>
    <w:rsid w:val="00D426FF"/>
    <w:rsid w:val="00D6774D"/>
    <w:rsid w:val="00D724C9"/>
    <w:rsid w:val="00D73E55"/>
    <w:rsid w:val="00D852F4"/>
    <w:rsid w:val="00DB20C7"/>
    <w:rsid w:val="00DB2172"/>
    <w:rsid w:val="00DC0227"/>
    <w:rsid w:val="00DC1376"/>
    <w:rsid w:val="00DD44E9"/>
    <w:rsid w:val="00DE09D9"/>
    <w:rsid w:val="00DF0028"/>
    <w:rsid w:val="00E07C86"/>
    <w:rsid w:val="00E370F1"/>
    <w:rsid w:val="00E45167"/>
    <w:rsid w:val="00E559B3"/>
    <w:rsid w:val="00E86C6F"/>
    <w:rsid w:val="00EA28BA"/>
    <w:rsid w:val="00EA7959"/>
    <w:rsid w:val="00EB0318"/>
    <w:rsid w:val="00EC6EA4"/>
    <w:rsid w:val="00ED32F5"/>
    <w:rsid w:val="00EF19BF"/>
    <w:rsid w:val="00F047DB"/>
    <w:rsid w:val="00F16DD6"/>
    <w:rsid w:val="00F452B6"/>
    <w:rsid w:val="00F80E08"/>
    <w:rsid w:val="00F9740A"/>
    <w:rsid w:val="00FB04E2"/>
    <w:rsid w:val="00FD13BE"/>
    <w:rsid w:val="00FE5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8A78CF"/>
  <w15:chartTrackingRefBased/>
  <w15:docId w15:val="{FC193EED-5FE8-4E7B-AD0D-95F063C95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47AB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47AB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47AB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7AB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7AB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7AB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7AB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7AB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1"/>
    <w:next w:val="TOC3"/>
    <w:link w:val="ThesisTOCChar"/>
    <w:qFormat/>
    <w:rsid w:val="000F6415"/>
    <w:pPr>
      <w:spacing w:after="120"/>
    </w:pPr>
    <w:rPr>
      <w:rFonts w:asciiTheme="minorHAnsi" w:hAnsiTheme="minorHAnsi"/>
      <w:b/>
      <w:color w:val="000000" w:themeColor="text1"/>
      <w:sz w:val="24"/>
      <w:szCs w:val="32"/>
    </w:rPr>
  </w:style>
  <w:style w:type="character" w:customStyle="1" w:styleId="ThesisTOCChar">
    <w:name w:val="Thesis TOC Char"/>
    <w:basedOn w:val="DefaultParagraphFont"/>
    <w:link w:val="ThesisTOC"/>
    <w:rsid w:val="000F6415"/>
    <w:rPr>
      <w:rFonts w:eastAsiaTheme="majorEastAsia" w:cstheme="majorBid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paragraph" w:styleId="TOC3">
    <w:name w:val="toc 3"/>
    <w:basedOn w:val="Normal"/>
    <w:next w:val="Normal"/>
    <w:autoRedefine/>
    <w:uiPriority w:val="39"/>
    <w:unhideWhenUsed/>
    <w:rsid w:val="00A4522E"/>
    <w:pPr>
      <w:spacing w:line="480" w:lineRule="auto"/>
      <w:ind w:firstLine="360"/>
      <w:jc w:val="both"/>
    </w:pPr>
    <w:rPr>
      <w:rFonts w:ascii="Calibri" w:hAnsi="Calibri" w:cs="Calibri"/>
    </w:rPr>
  </w:style>
  <w:style w:type="paragraph" w:customStyle="1" w:styleId="lettertext">
    <w:name w:val="letter text"/>
    <w:basedOn w:val="Normal"/>
    <w:link w:val="lettertextChar"/>
    <w:qFormat/>
    <w:rsid w:val="0003359A"/>
    <w:rPr>
      <w:rFonts w:ascii="Bierstadt" w:hAnsi="Bierstadt" w:cs="Liberation Serif"/>
      <w:sz w:val="20"/>
      <w:szCs w:val="20"/>
    </w:rPr>
  </w:style>
  <w:style w:type="character" w:customStyle="1" w:styleId="lettertextChar">
    <w:name w:val="letter text Char"/>
    <w:basedOn w:val="DefaultParagraphFont"/>
    <w:link w:val="lettertext"/>
    <w:rsid w:val="0003359A"/>
    <w:rPr>
      <w:rFonts w:ascii="Bierstadt" w:hAnsi="Bierstadt" w:cs="Liberation Serif"/>
      <w:sz w:val="20"/>
      <w:szCs w:val="20"/>
    </w:rPr>
  </w:style>
  <w:style w:type="character" w:customStyle="1" w:styleId="Heading2Char">
    <w:name w:val="Heading 2 Char"/>
    <w:basedOn w:val="DefaultParagraphFont"/>
    <w:link w:val="Heading2"/>
    <w:uiPriority w:val="9"/>
    <w:semiHidden/>
    <w:rsid w:val="00847AB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47AB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47AB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7AB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7AB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7AB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7AB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7ABF"/>
    <w:rPr>
      <w:rFonts w:eastAsiaTheme="majorEastAsia" w:cstheme="majorBidi"/>
      <w:color w:val="272727" w:themeColor="text1" w:themeTint="D8"/>
    </w:rPr>
  </w:style>
  <w:style w:type="paragraph" w:styleId="Title">
    <w:name w:val="Title"/>
    <w:basedOn w:val="Normal"/>
    <w:next w:val="Normal"/>
    <w:link w:val="TitleChar"/>
    <w:uiPriority w:val="10"/>
    <w:qFormat/>
    <w:rsid w:val="00847AB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7A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7AB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7AB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7ABF"/>
    <w:pPr>
      <w:spacing w:before="160"/>
      <w:jc w:val="center"/>
    </w:pPr>
    <w:rPr>
      <w:i/>
      <w:iCs/>
      <w:color w:val="404040" w:themeColor="text1" w:themeTint="BF"/>
    </w:rPr>
  </w:style>
  <w:style w:type="character" w:customStyle="1" w:styleId="QuoteChar">
    <w:name w:val="Quote Char"/>
    <w:basedOn w:val="DefaultParagraphFont"/>
    <w:link w:val="Quote"/>
    <w:uiPriority w:val="29"/>
    <w:rsid w:val="00847ABF"/>
    <w:rPr>
      <w:i/>
      <w:iCs/>
      <w:color w:val="404040" w:themeColor="text1" w:themeTint="BF"/>
    </w:rPr>
  </w:style>
  <w:style w:type="paragraph" w:styleId="ListParagraph">
    <w:name w:val="List Paragraph"/>
    <w:basedOn w:val="Normal"/>
    <w:uiPriority w:val="34"/>
    <w:qFormat/>
    <w:rsid w:val="00847ABF"/>
    <w:pPr>
      <w:ind w:left="720"/>
      <w:contextualSpacing/>
    </w:pPr>
  </w:style>
  <w:style w:type="character" w:styleId="IntenseEmphasis">
    <w:name w:val="Intense Emphasis"/>
    <w:basedOn w:val="DefaultParagraphFont"/>
    <w:uiPriority w:val="21"/>
    <w:qFormat/>
    <w:rsid w:val="00847ABF"/>
    <w:rPr>
      <w:i/>
      <w:iCs/>
      <w:color w:val="0F4761" w:themeColor="accent1" w:themeShade="BF"/>
    </w:rPr>
  </w:style>
  <w:style w:type="paragraph" w:styleId="IntenseQuote">
    <w:name w:val="Intense Quote"/>
    <w:basedOn w:val="Normal"/>
    <w:next w:val="Normal"/>
    <w:link w:val="IntenseQuoteChar"/>
    <w:uiPriority w:val="30"/>
    <w:qFormat/>
    <w:rsid w:val="00847AB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7ABF"/>
    <w:rPr>
      <w:i/>
      <w:iCs/>
      <w:color w:val="0F4761" w:themeColor="accent1" w:themeShade="BF"/>
    </w:rPr>
  </w:style>
  <w:style w:type="character" w:styleId="IntenseReference">
    <w:name w:val="Intense Reference"/>
    <w:basedOn w:val="DefaultParagraphFont"/>
    <w:uiPriority w:val="32"/>
    <w:qFormat/>
    <w:rsid w:val="00847ABF"/>
    <w:rPr>
      <w:b/>
      <w:bCs/>
      <w:smallCaps/>
      <w:color w:val="0F4761" w:themeColor="accent1" w:themeShade="BF"/>
      <w:spacing w:val="5"/>
    </w:rPr>
  </w:style>
  <w:style w:type="paragraph" w:styleId="TOCHeading">
    <w:name w:val="TOC Heading"/>
    <w:basedOn w:val="Heading1"/>
    <w:next w:val="Normal"/>
    <w:uiPriority w:val="39"/>
    <w:unhideWhenUsed/>
    <w:qFormat/>
    <w:rsid w:val="00004D61"/>
    <w:pPr>
      <w:spacing w:before="240" w:after="0"/>
      <w:outlineLvl w:val="9"/>
    </w:pPr>
    <w:rPr>
      <w:kern w:val="0"/>
      <w:sz w:val="32"/>
      <w:szCs w:val="32"/>
      <w14:ligatures w14:val="none"/>
    </w:rPr>
  </w:style>
  <w:style w:type="paragraph" w:styleId="TOC2">
    <w:name w:val="toc 2"/>
    <w:basedOn w:val="Normal"/>
    <w:next w:val="Normal"/>
    <w:autoRedefine/>
    <w:uiPriority w:val="39"/>
    <w:unhideWhenUsed/>
    <w:rsid w:val="00004D61"/>
    <w:pPr>
      <w:spacing w:after="100"/>
      <w:ind w:left="220"/>
    </w:pPr>
    <w:rPr>
      <w:rFonts w:eastAsiaTheme="minorEastAsia" w:cs="Times New Roman"/>
      <w:kern w:val="0"/>
      <w14:ligatures w14:val="none"/>
    </w:rPr>
  </w:style>
  <w:style w:type="paragraph" w:styleId="TOC1">
    <w:name w:val="toc 1"/>
    <w:basedOn w:val="Normal"/>
    <w:next w:val="Normal"/>
    <w:autoRedefine/>
    <w:uiPriority w:val="39"/>
    <w:unhideWhenUsed/>
    <w:rsid w:val="00004D61"/>
    <w:pPr>
      <w:spacing w:after="100"/>
    </w:pPr>
    <w:rPr>
      <w:rFonts w:eastAsiaTheme="minorEastAsia" w:cs="Times New Roman"/>
      <w:kern w:val="0"/>
      <w14:ligatures w14:val="none"/>
    </w:rPr>
  </w:style>
  <w:style w:type="character" w:styleId="Hyperlink">
    <w:name w:val="Hyperlink"/>
    <w:basedOn w:val="DefaultParagraphFont"/>
    <w:uiPriority w:val="99"/>
    <w:unhideWhenUsed/>
    <w:rsid w:val="00004D61"/>
    <w:rPr>
      <w:color w:val="467886" w:themeColor="hyperlink"/>
      <w:u w:val="single"/>
    </w:rPr>
  </w:style>
  <w:style w:type="paragraph" w:customStyle="1" w:styleId="ThesisTOC2">
    <w:name w:val="Thesis TOC 2"/>
    <w:basedOn w:val="ThesisTOC"/>
    <w:link w:val="ThesisTOC2Char"/>
    <w:qFormat/>
    <w:rsid w:val="0097724A"/>
    <w:pPr>
      <w:spacing w:before="120"/>
    </w:pPr>
    <w:rPr>
      <w:rFonts w:ascii="Calibri" w:hAnsi="Calibri"/>
    </w:rPr>
  </w:style>
  <w:style w:type="character" w:customStyle="1" w:styleId="ThesisTOC2Char">
    <w:name w:val="Thesis TOC 2 Char"/>
    <w:basedOn w:val="ThesisTOCChar"/>
    <w:link w:val="ThesisTOC2"/>
    <w:rsid w:val="0097724A"/>
    <w:rPr>
      <w:rFonts w:ascii="Calibri" w:eastAsiaTheme="majorEastAsia" w:hAnsi="Calibri" w:cstheme="majorBidi"/>
      <w:b/>
      <w:color w:val="000000" w:themeColor="text1"/>
      <w:sz w:val="24"/>
      <w:szCs w:val="32"/>
    </w:rPr>
  </w:style>
  <w:style w:type="paragraph" w:customStyle="1" w:styleId="EndNoteBibliographyTitle">
    <w:name w:val="EndNote Bibliography Title"/>
    <w:basedOn w:val="Normal"/>
    <w:link w:val="EndNoteBibliographyTitleChar"/>
    <w:rsid w:val="006D301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D3015"/>
    <w:rPr>
      <w:rFonts w:ascii="Aptos" w:hAnsi="Aptos"/>
      <w:noProof/>
    </w:rPr>
  </w:style>
  <w:style w:type="paragraph" w:customStyle="1" w:styleId="EndNoteBibliography">
    <w:name w:val="EndNote Bibliography"/>
    <w:basedOn w:val="Normal"/>
    <w:link w:val="EndNoteBibliographyChar"/>
    <w:rsid w:val="006D3015"/>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6D3015"/>
    <w:rPr>
      <w:rFonts w:ascii="Aptos" w:hAnsi="Aptos"/>
      <w:noProof/>
    </w:rPr>
  </w:style>
  <w:style w:type="character" w:styleId="UnresolvedMention">
    <w:name w:val="Unresolved Mention"/>
    <w:basedOn w:val="DefaultParagraphFont"/>
    <w:uiPriority w:val="99"/>
    <w:semiHidden/>
    <w:unhideWhenUsed/>
    <w:rsid w:val="006D3015"/>
    <w:rPr>
      <w:color w:val="605E5C"/>
      <w:shd w:val="clear" w:color="auto" w:fill="E1DFDD"/>
    </w:rPr>
  </w:style>
  <w:style w:type="paragraph" w:styleId="Header">
    <w:name w:val="header"/>
    <w:basedOn w:val="Normal"/>
    <w:link w:val="HeaderChar"/>
    <w:uiPriority w:val="99"/>
    <w:unhideWhenUsed/>
    <w:rsid w:val="008305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056F"/>
  </w:style>
  <w:style w:type="paragraph" w:styleId="Footer">
    <w:name w:val="footer"/>
    <w:basedOn w:val="Normal"/>
    <w:link w:val="FooterChar"/>
    <w:uiPriority w:val="99"/>
    <w:unhideWhenUsed/>
    <w:rsid w:val="008305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05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1372574">
      <w:bodyDiv w:val="1"/>
      <w:marLeft w:val="0"/>
      <w:marRight w:val="0"/>
      <w:marTop w:val="0"/>
      <w:marBottom w:val="0"/>
      <w:divBdr>
        <w:top w:val="none" w:sz="0" w:space="0" w:color="auto"/>
        <w:left w:val="none" w:sz="0" w:space="0" w:color="auto"/>
        <w:bottom w:val="none" w:sz="0" w:space="0" w:color="auto"/>
        <w:right w:val="none" w:sz="0" w:space="0" w:color="auto"/>
      </w:divBdr>
    </w:div>
    <w:div w:id="180303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21/jacs.7b07505" TargetMode="External"/><Relationship Id="rId18" Type="http://schemas.openxmlformats.org/officeDocument/2006/relationships/hyperlink" Target="https://doi.org/10.1038/s41467-022-33404-8" TargetMode="External"/><Relationship Id="rId26" Type="http://schemas.openxmlformats.org/officeDocument/2006/relationships/hyperlink" Target="https://doi.org/10.1073/pnas.041593698" TargetMode="External"/><Relationship Id="rId3" Type="http://schemas.openxmlformats.org/officeDocument/2006/relationships/styles" Target="styles.xml"/><Relationship Id="rId21" Type="http://schemas.openxmlformats.org/officeDocument/2006/relationships/hyperlink" Target="https://doi.org/https://doi.org/10.1002/jcc.20077"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021/bi7008773" TargetMode="External"/><Relationship Id="rId25" Type="http://schemas.openxmlformats.org/officeDocument/2006/relationships/hyperlink" Target="https://doi.org/10.1038/72430" TargetMode="External"/><Relationship Id="rId2" Type="http://schemas.openxmlformats.org/officeDocument/2006/relationships/numbering" Target="numbering.xml"/><Relationship Id="rId16" Type="http://schemas.openxmlformats.org/officeDocument/2006/relationships/hyperlink" Target="https://doi.org/10.1016/0022-2836(84)90446-7" TargetMode="External"/><Relationship Id="rId20" Type="http://schemas.openxmlformats.org/officeDocument/2006/relationships/hyperlink" Target="https://doi.org/10.1038/s41564-022-01210-z"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38/s41564-020-00853-0" TargetMode="External"/><Relationship Id="rId5" Type="http://schemas.openxmlformats.org/officeDocument/2006/relationships/webSettings" Target="webSettings.xml"/><Relationship Id="rId15" Type="http://schemas.openxmlformats.org/officeDocument/2006/relationships/hyperlink" Target="https://doi.org/10.1016/j.bpj.2022.11.018" TargetMode="External"/><Relationship Id="rId23" Type="http://schemas.openxmlformats.org/officeDocument/2006/relationships/hyperlink" Target="https://doi.org/10.1007/s00249-017-1206-x"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doi.org/10.1073/pnas.1319944111"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38/72440" TargetMode="External"/><Relationship Id="rId22" Type="http://schemas.openxmlformats.org/officeDocument/2006/relationships/hyperlink" Target="https://doi.org/10.1006/jmbi.1999.3489" TargetMode="External"/><Relationship Id="rId27" Type="http://schemas.openxmlformats.org/officeDocument/2006/relationships/hyperlink" Target="https://doi.org/https://doi.org/10.1002/wcms.74"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9AAB4-F51F-46B4-BD58-B4F15BB49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7</TotalTime>
  <Pages>19</Pages>
  <Words>5566</Words>
  <Characters>31728</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3</cp:revision>
  <dcterms:created xsi:type="dcterms:W3CDTF">2024-07-29T04:43:00Z</dcterms:created>
  <dcterms:modified xsi:type="dcterms:W3CDTF">2024-08-02T23:34:00Z</dcterms:modified>
</cp:coreProperties>
</file>